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3221B4" w:rsidRDefault="008A4A19" w:rsidP="003221B4">
      <w:pPr>
        <w:spacing w:line="480" w:lineRule="auto"/>
        <w:jc w:val="center"/>
        <w:rPr>
          <w:sz w:val="28"/>
        </w:rPr>
      </w:pPr>
      <w:r w:rsidRPr="003221B4">
        <w:rPr>
          <w:b/>
          <w:sz w:val="28"/>
        </w:rPr>
        <w:t xml:space="preserve">Thermodynamic analysis of the pathway for ethanol production from cellobiose in </w:t>
      </w:r>
      <w:r w:rsidRPr="003221B4">
        <w:rPr>
          <w:b/>
          <w:i/>
          <w:iCs/>
          <w:sz w:val="28"/>
        </w:rPr>
        <w:t>Clostridium thermocellum</w:t>
      </w:r>
    </w:p>
    <w:p w14:paraId="775D1221" w14:textId="77777777" w:rsidR="003221B4" w:rsidRDefault="003221B4" w:rsidP="003221B4">
      <w:pPr>
        <w:spacing w:line="720" w:lineRule="auto"/>
        <w:ind w:right="-20"/>
        <w:jc w:val="center"/>
        <w:rPr>
          <w:rFonts w:eastAsia="Times New Roman"/>
          <w:position w:val="-2"/>
        </w:rPr>
      </w:pPr>
    </w:p>
    <w:p w14:paraId="6F79B0A2" w14:textId="19478F94" w:rsidR="003221B4" w:rsidRPr="009D1A1F" w:rsidRDefault="003221B4" w:rsidP="003221B4">
      <w:pPr>
        <w:spacing w:line="480" w:lineRule="auto"/>
        <w:ind w:right="-20"/>
        <w:jc w:val="center"/>
        <w:rPr>
          <w:rFonts w:eastAsia="Times New Roman"/>
        </w:rPr>
      </w:pPr>
      <w:r w:rsidRPr="009D1A1F">
        <w:rPr>
          <w:rFonts w:eastAsia="Times New Roman"/>
          <w:position w:val="-2"/>
        </w:rPr>
        <w:t>Satyakam Dash</w:t>
      </w:r>
      <w:r w:rsidRPr="009D1A1F">
        <w:rPr>
          <w:rFonts w:eastAsia="Times New Roman"/>
          <w:position w:val="-2"/>
          <w:vertAlign w:val="superscript"/>
        </w:rPr>
        <w:t>1</w:t>
      </w:r>
      <w:r w:rsidRPr="003221B4">
        <w:rPr>
          <w:rFonts w:eastAsia="Times New Roman"/>
          <w:position w:val="-2"/>
        </w:rPr>
        <w:t xml:space="preserve"> </w:t>
      </w:r>
      <w:r w:rsidRPr="009D1A1F">
        <w:rPr>
          <w:rFonts w:eastAsia="Times New Roman"/>
          <w:position w:val="-2"/>
        </w:rPr>
        <w:t>Daniel G. Olson</w:t>
      </w:r>
      <w:r w:rsidRPr="009D1A1F">
        <w:rPr>
          <w:rFonts w:eastAsia="Times New Roman"/>
          <w:position w:val="-2"/>
          <w:vertAlign w:val="superscript"/>
        </w:rPr>
        <w:t>2</w:t>
      </w:r>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Pr="009D1A1F" w:rsidRDefault="003221B4"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280825AA" w14:textId="77777777" w:rsidR="003221B4" w:rsidRPr="009D1A1F" w:rsidRDefault="003221B4" w:rsidP="003221B4">
      <w:pPr>
        <w:spacing w:line="720" w:lineRule="auto"/>
        <w:ind w:right="-20"/>
        <w:jc w:val="center"/>
        <w:rPr>
          <w:rFonts w:eastAsia="Times New Roman"/>
          <w:spacing w:val="-1"/>
          <w:position w:val="-2"/>
        </w:rPr>
      </w:pPr>
    </w:p>
    <w:p w14:paraId="11AEDCDE" w14:textId="77777777" w:rsidR="003221B4" w:rsidRPr="009D1A1F" w:rsidRDefault="003221B4" w:rsidP="003221B4">
      <w:pPr>
        <w:spacing w:line="720" w:lineRule="auto"/>
        <w:ind w:right="-20"/>
        <w:rPr>
          <w:rFonts w:eastAsia="Times New Roman"/>
          <w:spacing w:val="-1"/>
          <w:position w:val="-2"/>
          <w:sz w:val="10"/>
          <w:szCs w:val="10"/>
        </w:rPr>
      </w:pPr>
    </w:p>
    <w:p w14:paraId="7C5BEFA9" w14:textId="6AAB8455" w:rsidR="003221B4" w:rsidRDefault="003221B4" w:rsidP="002C63FE">
      <w:pPr>
        <w:spacing w:line="480" w:lineRule="auto"/>
        <w:rPr>
          <w:rStyle w:val="Hyperlink"/>
          <w:color w:val="auto"/>
          <w:sz w:val="22"/>
        </w:rPr>
      </w:pPr>
      <w:r w:rsidRPr="009D1A1F">
        <w:rPr>
          <w:sz w:val="22"/>
        </w:rPr>
        <w:t xml:space="preserve">E-mail: </w:t>
      </w:r>
      <w:r>
        <w:rPr>
          <w:sz w:val="22"/>
        </w:rPr>
        <w:t>Satyakam Dash: sud25@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and Costas D. Maranas</w:t>
      </w:r>
      <w:r>
        <w:rPr>
          <w:sz w:val="22"/>
        </w:rPr>
        <w:t xml:space="preserve">:  </w:t>
      </w:r>
      <w:hyperlink r:id="rId7" w:history="1">
        <w:r w:rsidRPr="009D1A1F">
          <w:rPr>
            <w:rStyle w:val="Hyperlink"/>
            <w:color w:val="auto"/>
            <w:sz w:val="22"/>
          </w:rPr>
          <w:t>costas@psu.edu</w:t>
        </w:r>
      </w:hyperlink>
    </w:p>
    <w:p w14:paraId="449B20CC" w14:textId="77777777" w:rsidR="002C63FE" w:rsidRDefault="002C63FE" w:rsidP="002C63FE">
      <w:pPr>
        <w:spacing w:line="480" w:lineRule="auto"/>
        <w:rPr>
          <w:rStyle w:val="Hyperlink"/>
          <w:color w:val="auto"/>
          <w:sz w:val="22"/>
        </w:rPr>
      </w:pPr>
    </w:p>
    <w:p w14:paraId="0F898939" w14:textId="77777777" w:rsidR="002C63FE" w:rsidRDefault="002C63FE" w:rsidP="002C63FE">
      <w:pPr>
        <w:spacing w:line="480" w:lineRule="auto"/>
        <w:rPr>
          <w:rStyle w:val="Hyperlink"/>
          <w:color w:val="auto"/>
          <w:sz w:val="22"/>
        </w:rPr>
      </w:pPr>
    </w:p>
    <w:p w14:paraId="270D98F2"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lastRenderedPageBreak/>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73123CAA"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r w:rsidR="008069DD">
        <w:rPr>
          <w:bCs/>
        </w:rPr>
        <w:t>so far achieved ethanol titer</w:t>
      </w:r>
      <w:r w:rsidRPr="009E3E15">
        <w:rPr>
          <w:bCs/>
        </w:rPr>
        <w:t xml:space="preserve"> </w:t>
      </w:r>
      <w:r w:rsidR="008069DD">
        <w:rPr>
          <w:bCs/>
        </w:rPr>
        <w:t xml:space="preserve">has remained </w:t>
      </w:r>
      <w:r w:rsidRPr="009E3E15">
        <w:rPr>
          <w:bCs/>
        </w:rPr>
        <w:t>b</w:t>
      </w:r>
      <w:r w:rsidR="008069DD">
        <w:rPr>
          <w:bCs/>
        </w:rPr>
        <w:t>elow industrially required targets. Several studies have analyzed the impact</w:t>
      </w:r>
      <w:r w:rsidRPr="009E3E15">
        <w:rPr>
          <w:bCs/>
        </w:rPr>
        <w:t xml:space="preserve"> of increasing ethanol concertation on </w:t>
      </w:r>
      <w:r w:rsidRPr="009E3E15">
        <w:rPr>
          <w:bCs/>
          <w:i/>
        </w:rPr>
        <w:t>C. thermocellum</w:t>
      </w:r>
      <w:r w:rsidRPr="009E3E15">
        <w:rPr>
          <w:bCs/>
        </w:rPr>
        <w:t>’s membrane integrit</w:t>
      </w:r>
      <w:r w:rsidR="008069DD">
        <w:rPr>
          <w:bCs/>
        </w:rPr>
        <w:t>y, cofactor pool ratios, and altered enzyme regulation</w:t>
      </w:r>
      <w:r w:rsidRPr="009E3E15">
        <w:rPr>
          <w:bCs/>
        </w:rPr>
        <w:t xml:space="preserve">. In this study, we </w:t>
      </w:r>
      <w:r w:rsidR="008069DD">
        <w:t>explore</w:t>
      </w:r>
      <w:r w:rsidR="002F4714" w:rsidRPr="009E3E15">
        <w:t xml:space="preserve"> </w:t>
      </w:r>
      <w:r w:rsidR="008069DD">
        <w:t xml:space="preserve">whether thermodynamic bottlenecks are responsible for throttling back the ethanol production pathway at high ethanol concentrations. </w:t>
      </w:r>
    </w:p>
    <w:p w14:paraId="3BC7B398" w14:textId="77777777" w:rsidR="008A419B" w:rsidRDefault="008A419B" w:rsidP="008A419B">
      <w:pPr>
        <w:spacing w:line="480" w:lineRule="auto"/>
        <w:outlineLvl w:val="0"/>
        <w:rPr>
          <w:b/>
        </w:rPr>
      </w:pPr>
      <w:r>
        <w:rPr>
          <w:b/>
        </w:rPr>
        <w:t>Results</w:t>
      </w:r>
    </w:p>
    <w:p w14:paraId="63FA7A0A" w14:textId="02503575" w:rsidR="00666BF9" w:rsidRPr="006225AE" w:rsidRDefault="008A419B" w:rsidP="009E3E15">
      <w:pPr>
        <w:spacing w:line="480" w:lineRule="auto"/>
        <w:jc w:val="both"/>
        <w:rPr>
          <w:bCs/>
        </w:rPr>
      </w:pPr>
      <w:r>
        <w:t xml:space="preserve">We use </w:t>
      </w:r>
      <w:r w:rsidRPr="009E3E15">
        <w:t>the max-min</w:t>
      </w:r>
      <w:r>
        <w:t xml:space="preserve"> driving force (MDF) algorithm</w:t>
      </w:r>
      <w:r w:rsidRPr="009E3E15">
        <w:t xml:space="preserve"> </w:t>
      </w:r>
      <w:r w:rsidRPr="009E3E15">
        <w:rPr>
          <w:bCs/>
        </w:rPr>
        <w:t xml:space="preserve">to identify </w:t>
      </w:r>
      <w:r>
        <w:rPr>
          <w:bCs/>
        </w:rPr>
        <w:t>the range of allowable metabolite concentrations maintaining negative free energy of change for all reaction steps in the pathway as a function of ethanol concentration in</w:t>
      </w:r>
      <w:r w:rsidRPr="009E3E15">
        <w:rPr>
          <w:bCs/>
        </w:rPr>
        <w:t xml:space="preserve"> </w:t>
      </w:r>
      <w:r w:rsidRPr="009E3E15">
        <w:rPr>
          <w:bCs/>
          <w:i/>
        </w:rPr>
        <w:t>C. thermocellum</w:t>
      </w:r>
      <w:r>
        <w:rPr>
          <w:bCs/>
        </w:rPr>
        <w:t xml:space="preserve">. </w:t>
      </w:r>
      <w:r w:rsidR="006225AE">
        <w:t xml:space="preserve">In this study, we evaluate the thermodynamic consistency of the metabolomic dataset </w:t>
      </w:r>
      <w:r w:rsidR="006225AE" w:rsidRPr="00F172B5">
        <w:t xml:space="preserve">from </w:t>
      </w:r>
      <w:r w:rsidR="006225AE">
        <w:t xml:space="preserve">the work by </w:t>
      </w:r>
      <w:r w:rsidR="006225AE" w:rsidRPr="00F172B5">
        <w:t xml:space="preserve">Tian </w:t>
      </w:r>
      <w:r w:rsidR="006225AE">
        <w:t>et al</w:t>
      </w:r>
      <w:r w:rsidR="006225AE" w:rsidRPr="00F172B5">
        <w:t xml:space="preserve"> 2017</w:t>
      </w:r>
      <w:r w:rsidR="006225AE">
        <w:t xml:space="preserve"> </w:t>
      </w:r>
      <w:r w:rsidR="006225AE">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6225AE">
        <w:fldChar w:fldCharType="separate"/>
      </w:r>
      <w:r w:rsidR="006225AE">
        <w:rPr>
          <w:noProof/>
        </w:rPr>
        <w:t>[1]</w:t>
      </w:r>
      <w:r w:rsidR="006225AE">
        <w:fldChar w:fldCharType="end"/>
      </w:r>
      <w:r w:rsidR="006225AE">
        <w:t xml:space="preserve"> and then use it as constraint to </w:t>
      </w:r>
      <w:r w:rsidR="008069DD" w:rsidRPr="006225AE">
        <w:rPr>
          <w:bCs/>
        </w:rPr>
        <w:t>demonstrate</w:t>
      </w:r>
      <w:r w:rsidR="006225AE" w:rsidRPr="006225AE">
        <w:rPr>
          <w:bCs/>
        </w:rPr>
        <w:t xml:space="preserve"> the</w:t>
      </w:r>
      <w:r w:rsidR="002E001E" w:rsidRPr="006225AE">
        <w:rPr>
          <w:bCs/>
        </w:rPr>
        <w:t xml:space="preserve"> thermodynamic favorability of </w:t>
      </w:r>
      <w:r w:rsidR="008B67E8" w:rsidRPr="006225AE">
        <w:rPr>
          <w:bCs/>
        </w:rPr>
        <w:t>pyruvate phosphate dikinase (</w:t>
      </w:r>
      <w:r w:rsidR="002E001E" w:rsidRPr="006225AE">
        <w:rPr>
          <w:bCs/>
        </w:rPr>
        <w:t>PPDK</w:t>
      </w:r>
      <w:r w:rsidR="008B67E8" w:rsidRPr="006225AE">
        <w:rPr>
          <w:bCs/>
        </w:rPr>
        <w:t>)</w:t>
      </w:r>
      <w:r w:rsidR="002E001E" w:rsidRPr="006225AE">
        <w:rPr>
          <w:bCs/>
        </w:rPr>
        <w:t xml:space="preserve"> over malate shunt due to </w:t>
      </w:r>
      <w:r w:rsidR="00885933">
        <w:rPr>
          <w:bCs/>
        </w:rPr>
        <w:t xml:space="preserve">limiting CO2 concentrations </w:t>
      </w:r>
      <w:r w:rsidR="008069DD" w:rsidRPr="006225AE">
        <w:rPr>
          <w:bCs/>
        </w:rPr>
        <w:t xml:space="preserve">and </w:t>
      </w:r>
      <w:r w:rsidR="00885933">
        <w:rPr>
          <w:bCs/>
        </w:rPr>
        <w:t>identify</w:t>
      </w:r>
      <w:bookmarkStart w:id="0" w:name="_GoBack"/>
      <w:bookmarkEnd w:id="0"/>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 MDF approach was also deployed in a prospective mode to identify pathway modifications alleviating the thermodynamic bottleneck</w:t>
      </w:r>
      <w:r w:rsidR="006225AE">
        <w:rPr>
          <w:bCs/>
        </w:rPr>
        <w:t xml:space="preserve"> by analyzing EFMs with combinations of ten genetic interventions which modify the reactions cofactor association</w:t>
      </w:r>
      <w:r w:rsidR="008069DD" w:rsidRPr="006225AE">
        <w:rPr>
          <w:bCs/>
        </w:rPr>
        <w:t xml:space="preserve">. </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14414EC5" w:rsidR="004D4D01" w:rsidRPr="00222B0C" w:rsidRDefault="008407D6" w:rsidP="001E0985">
      <w:pPr>
        <w:spacing w:line="480" w:lineRule="auto"/>
        <w:jc w:val="both"/>
        <w:rPr>
          <w:bCs/>
        </w:rPr>
      </w:pPr>
      <w:r w:rsidRPr="008407D6">
        <w:rPr>
          <w:bCs/>
        </w:rPr>
        <w:t>EFMs with NADPH dependent glyceraldehyde-3-phosphate dehydrogenase (GAPN)</w:t>
      </w:r>
      <w:r>
        <w:rPr>
          <w:bCs/>
        </w:rPr>
        <w:t xml:space="preserve"> are able to overcome thermodynamic bottlenecks at high ethanol concentrations and have a high MDF</w:t>
      </w:r>
      <w:r w:rsidR="00222B0C">
        <w:rPr>
          <w:bCs/>
        </w:rPr>
        <w:t xml:space="preserve">, and those with malate shunt had a significantly low MDF due to limiting CO2 concentrations under physiological </w:t>
      </w:r>
      <w:r w:rsidR="00222B0C">
        <w:rPr>
          <w:bCs/>
        </w:rPr>
        <w:lastRenderedPageBreak/>
        <w:t xml:space="preserve">conditions. </w:t>
      </w:r>
      <w:r w:rsidR="00267F35">
        <w:rPr>
          <w:bCs/>
        </w:rPr>
        <w:t xml:space="preserve">ATP linked phosphofructokinase (PFK-ATP) and </w:t>
      </w:r>
      <w:r w:rsidR="00222B0C">
        <w:rPr>
          <w:bCs/>
        </w:rPr>
        <w:t>NADPH linked alcohol dehydrogenase (ADH-NADPH) emerged as the best genetic intervention which generates ATP while maintaining a high pathway MDF</w:t>
      </w:r>
      <w:r w:rsidR="00222B0C" w:rsidRPr="00222B0C">
        <w:rPr>
          <w:bCs/>
        </w:rPr>
        <w:t xml:space="preserve">. </w:t>
      </w:r>
      <w:r w:rsidR="006225AE" w:rsidRPr="00222B0C">
        <w:rPr>
          <w:bCs/>
        </w:rPr>
        <w:t>This study shows that pathway thermodynamics can inform our understanding of metabolic phenot</w:t>
      </w:r>
      <w:r w:rsidR="006225AE">
        <w:rPr>
          <w:bCs/>
        </w:rPr>
        <w:t xml:space="preserve">ypes and propose testable solutions for restoring pathway thermodynamic feasibility. </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59944BD8" w:rsidR="007A1B0C" w:rsidRPr="009E3E15" w:rsidRDefault="006C16B0" w:rsidP="009E3E15">
      <w:pPr>
        <w:spacing w:line="480" w:lineRule="auto"/>
        <w:jc w:val="both"/>
        <w:rPr>
          <w:bCs/>
        </w:rPr>
      </w:pPr>
      <w:r>
        <w:rPr>
          <w:bCs/>
        </w:rPr>
        <w:t>B</w:t>
      </w:r>
      <w:r w:rsidR="00217266" w:rsidRPr="009E3E15">
        <w:rPr>
          <w:bCs/>
        </w:rPr>
        <w:t xml:space="preserve">iofuels </w:t>
      </w:r>
      <w:r>
        <w:rPr>
          <w:bCs/>
        </w:rPr>
        <w:t xml:space="preserve">have emerged </w:t>
      </w:r>
      <w:r w:rsidR="00420D7E" w:rsidRPr="009E3E15">
        <w:rPr>
          <w:bCs/>
        </w:rPr>
        <w:t>as</w:t>
      </w:r>
      <w:r w:rsidR="00046A95" w:rsidRPr="009E3E15">
        <w:rPr>
          <w:bCs/>
        </w:rPr>
        <w:t xml:space="preserve"> a</w:t>
      </w:r>
      <w:r w:rsidR="00217266" w:rsidRPr="009E3E15">
        <w:rPr>
          <w:bCs/>
        </w:rPr>
        <w:t xml:space="preserve"> </w:t>
      </w:r>
      <w:r w:rsidR="0095277F" w:rsidRPr="009E3E15">
        <w:rPr>
          <w:bCs/>
        </w:rPr>
        <w:t>major alternative to reduce fossil fuel emissions</w:t>
      </w:r>
      <w:r>
        <w:rPr>
          <w:bCs/>
        </w:rPr>
        <w:t xml:space="preserve"> in the recent years</w:t>
      </w:r>
      <w:r w:rsidR="00D86B09">
        <w:rPr>
          <w:bCs/>
        </w:rPr>
        <w:t xml:space="preserve"> </w:t>
      </w:r>
      <w:r w:rsidR="00D86B09">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 </w:instrText>
      </w:r>
      <w:r w:rsidR="006225AE">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DATA </w:instrText>
      </w:r>
      <w:r w:rsidR="006225AE">
        <w:rPr>
          <w:bCs/>
        </w:rPr>
      </w:r>
      <w:r w:rsidR="006225AE">
        <w:rPr>
          <w:bCs/>
        </w:rPr>
        <w:fldChar w:fldCharType="end"/>
      </w:r>
      <w:r w:rsidR="00D86B09">
        <w:rPr>
          <w:bCs/>
        </w:rPr>
        <w:fldChar w:fldCharType="separate"/>
      </w:r>
      <w:r w:rsidR="006225AE">
        <w:rPr>
          <w:bCs/>
          <w:noProof/>
        </w:rPr>
        <w:t>[2-4]</w:t>
      </w:r>
      <w:r w:rsidR="00D86B09">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6225AE">
        <w:rPr>
          <w:bCs/>
        </w:rPr>
        <w:instrText xml:space="preserve"> ADDIN EN.CITE &lt;EndNote&gt;&lt;Cite&gt;&lt;Author&gt;Lynd&lt;/Author&gt;&lt;Year&gt;2002&lt;/Year&gt;&lt;RecNum&gt;337&lt;/RecNum&gt;&lt;DisplayText&gt;[5]&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6225AE">
        <w:rPr>
          <w:bCs/>
          <w:noProof/>
        </w:rPr>
        <w:t>[5]</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r w:rsidR="00C219C8">
        <w:rPr>
          <w:bCs/>
        </w:rPr>
        <w:t>as it can natively combine the</w:t>
      </w:r>
      <w:r w:rsidR="008E6C24" w:rsidRPr="009E3E15">
        <w:rPr>
          <w:bCs/>
        </w:rPr>
        <w:t xml:space="preserve"> metaboli</w:t>
      </w:r>
      <w:r w:rsidR="00C219C8">
        <w:rPr>
          <w:bCs/>
        </w:rPr>
        <w:t>c outcomes</w:t>
      </w:r>
      <w:r w:rsidR="008E6C24" w:rsidRPr="009E3E15">
        <w:rPr>
          <w:bCs/>
        </w:rPr>
        <w:t xml:space="preserve"> of cellulose degradation and fermentation</w:t>
      </w:r>
      <w:r w:rsidR="00C219C8">
        <w:rPr>
          <w:bCs/>
        </w:rPr>
        <w:t>.</w:t>
      </w:r>
      <w:r w:rsidR="00EC2541" w:rsidRPr="009E3E15">
        <w:rPr>
          <w:bCs/>
        </w:rPr>
        <w:t xml:space="preserve"> </w:t>
      </w:r>
      <w:r w:rsidR="00C219C8">
        <w:rPr>
          <w:bCs/>
        </w:rPr>
        <w:t>However, low ethanol titers</w:t>
      </w:r>
      <w:r w:rsidR="00EC2541" w:rsidRPr="009E3E15">
        <w:rPr>
          <w:bCs/>
        </w:rPr>
        <w:t xml:space="preserve"> </w:t>
      </w:r>
      <w:r w:rsidR="00EC2541" w:rsidRPr="009E3E15">
        <w:rPr>
          <w:bCs/>
        </w:rPr>
        <w:fldChar w:fldCharType="begin"/>
      </w:r>
      <w:r w:rsidR="006225AE">
        <w:rPr>
          <w:bCs/>
        </w:rPr>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6225AE">
        <w:rPr>
          <w:bCs/>
          <w:noProof/>
        </w:rPr>
        <w:t>[6]</w:t>
      </w:r>
      <w:r w:rsidR="00EC2541" w:rsidRPr="009E3E15">
        <w:rPr>
          <w:bCs/>
        </w:rPr>
        <w:fldChar w:fldCharType="end"/>
      </w:r>
      <w:r w:rsidR="00C219C8">
        <w:rPr>
          <w:bCs/>
        </w:rPr>
        <w:t xml:space="preserve"> </w:t>
      </w:r>
      <w:r w:rsidR="0086036A">
        <w:rPr>
          <w:bCs/>
        </w:rPr>
        <w:t xml:space="preserve">which have been linked to ethanol tolerance </w:t>
      </w:r>
      <w:r w:rsidR="0086036A">
        <w:rPr>
          <w:bCs/>
        </w:rPr>
        <w:fldChar w:fldCharType="begin"/>
      </w:r>
      <w:r w:rsidR="006225AE">
        <w:rPr>
          <w:bCs/>
        </w:rP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86036A">
        <w:rPr>
          <w:bCs/>
        </w:rPr>
        <w:fldChar w:fldCharType="separate"/>
      </w:r>
      <w:r w:rsidR="006225AE">
        <w:rPr>
          <w:bCs/>
          <w:noProof/>
        </w:rPr>
        <w:t>[1]</w:t>
      </w:r>
      <w:r w:rsidR="0086036A">
        <w:rPr>
          <w:bCs/>
        </w:rPr>
        <w:fldChar w:fldCharType="end"/>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854004">
        <w:rPr>
          <w:bCs/>
        </w:rPr>
        <w:t>problem of ethanol tolerance with focus</w:t>
      </w:r>
      <w:r w:rsidR="00C50274" w:rsidRPr="009E3E15">
        <w:rPr>
          <w:bCs/>
        </w:rPr>
        <w:t xml:space="preserve"> on</w:t>
      </w:r>
      <w:r w:rsidR="00ED5365">
        <w:rPr>
          <w:bCs/>
        </w:rPr>
        <w:t xml:space="preserve"> changes to</w:t>
      </w:r>
      <w:r w:rsidR="00C50274" w:rsidRPr="009E3E15">
        <w:rPr>
          <w:bCs/>
        </w:rPr>
        <w:t xml:space="preserve"> </w:t>
      </w:r>
      <w:r w:rsidR="00C50274" w:rsidRPr="009E3E15">
        <w:rPr>
          <w:bCs/>
          <w:i/>
        </w:rPr>
        <w:t>C. thermocellum</w:t>
      </w:r>
      <w:r w:rsidR="00C50274" w:rsidRPr="009E3E15">
        <w:rPr>
          <w:bCs/>
        </w:rPr>
        <w:t xml:space="preserve">’s membrane integrity,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Pr>
          <w:bCs/>
        </w:rPr>
        <w:instrText xml:space="preserve"> ADDIN EN.CITE </w:instrText>
      </w:r>
      <w:r w:rsidR="000D6D71">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Pr>
          <w:bCs/>
        </w:rPr>
        <w:instrText xml:space="preserve"> ADDIN EN.CITE.DATA </w:instrText>
      </w:r>
      <w:r w:rsidR="000D6D71">
        <w:rPr>
          <w:bCs/>
        </w:rPr>
      </w:r>
      <w:r w:rsidR="000D6D71">
        <w:rPr>
          <w:bCs/>
        </w:rPr>
        <w:fldChar w:fldCharType="end"/>
      </w:r>
      <w:r w:rsidR="008C1CA1" w:rsidRPr="009E3E15">
        <w:rPr>
          <w:bCs/>
        </w:rPr>
      </w:r>
      <w:r w:rsidR="008C1CA1" w:rsidRPr="009E3E15">
        <w:rPr>
          <w:bCs/>
        </w:rPr>
        <w:fldChar w:fldCharType="separate"/>
      </w:r>
      <w:r w:rsidR="000D6D71">
        <w:rPr>
          <w:bCs/>
          <w:noProof/>
        </w:rPr>
        <w:t>[7-9]</w:t>
      </w:r>
      <w:r w:rsidR="008C1CA1" w:rsidRPr="009E3E15">
        <w:rPr>
          <w:bCs/>
        </w:rPr>
        <w:fldChar w:fldCharType="end"/>
      </w:r>
      <w:r w:rsidR="008C1CA1" w:rsidRPr="009E3E15">
        <w:rPr>
          <w:bCs/>
        </w:rPr>
        <w:t>.</w:t>
      </w:r>
      <w:r w:rsidR="00C219C8">
        <w:rPr>
          <w:bCs/>
        </w:rPr>
        <w:t xml:space="preserve"> </w:t>
      </w:r>
      <w:r w:rsidR="004B022A">
        <w:rPr>
          <w:bCs/>
        </w:rPr>
        <w:t xml:space="preserve">An alternate approach </w:t>
      </w:r>
      <w:r w:rsidR="007A1B0C" w:rsidRPr="009E3E15">
        <w:rPr>
          <w:bCs/>
        </w:rPr>
        <w:t>t</w:t>
      </w:r>
      <w:r w:rsidR="004B022A">
        <w:rPr>
          <w:bCs/>
        </w:rPr>
        <w:t>o this</w:t>
      </w:r>
      <w:r w:rsidR="007A1B0C" w:rsidRPr="009E3E15">
        <w:rPr>
          <w:bCs/>
        </w:rPr>
        <w:t xml:space="preserve"> </w:t>
      </w:r>
      <w:r w:rsidR="004B022A" w:rsidRPr="009E3E15">
        <w:rPr>
          <w:bCs/>
        </w:rPr>
        <w:t xml:space="preserve">problem </w:t>
      </w:r>
      <w:r w:rsidR="004B022A">
        <w:rPr>
          <w:bCs/>
        </w:rPr>
        <w:t xml:space="preserve">as explored in this study involves </w:t>
      </w:r>
      <w:r w:rsidR="00382192" w:rsidRPr="009E3E15">
        <w:rPr>
          <w:bCs/>
        </w:rPr>
        <w:t xml:space="preserve">identifying </w:t>
      </w:r>
      <w:r w:rsidR="00F4690A" w:rsidRPr="009E3E15">
        <w:rPr>
          <w:bCs/>
        </w:rPr>
        <w:t xml:space="preserve">any limitations on </w:t>
      </w:r>
      <w:r w:rsidR="00503BA1" w:rsidRPr="009E3E15">
        <w:rPr>
          <w:bCs/>
        </w:rPr>
        <w:t>the fundamental driving force of metabolism</w:t>
      </w:r>
      <w:r w:rsidR="007A1B0C" w:rsidRPr="009E3E15">
        <w:rPr>
          <w:bCs/>
        </w:rPr>
        <w:t xml:space="preserve"> </w:t>
      </w:r>
      <w:r w:rsidR="00503BA1" w:rsidRPr="009E3E15">
        <w:rPr>
          <w:bCs/>
        </w:rPr>
        <w:t xml:space="preserve">i.e. </w:t>
      </w:r>
      <w:r w:rsidR="007A1B0C" w:rsidRPr="009E3E15">
        <w:rPr>
          <w:bCs/>
        </w:rPr>
        <w:t>thermodynamic</w:t>
      </w:r>
      <w:r w:rsidR="00503BA1" w:rsidRPr="009E3E15">
        <w:rPr>
          <w:bCs/>
        </w:rPr>
        <w:t>s</w:t>
      </w:r>
      <w:r w:rsidR="007A1B0C" w:rsidRPr="009E3E15">
        <w:rPr>
          <w:bCs/>
        </w:rPr>
        <w:t>.</w:t>
      </w:r>
    </w:p>
    <w:p w14:paraId="169153C3" w14:textId="77777777" w:rsidR="007A1B0C" w:rsidRPr="009E3E15" w:rsidRDefault="007A1B0C" w:rsidP="009E3E15">
      <w:pPr>
        <w:spacing w:line="480" w:lineRule="auto"/>
        <w:jc w:val="both"/>
        <w:rPr>
          <w:bCs/>
        </w:rPr>
      </w:pPr>
    </w:p>
    <w:p w14:paraId="248B7BC5" w14:textId="25847786" w:rsidR="007A1B0C" w:rsidRPr="009E3E15" w:rsidRDefault="00F44F84" w:rsidP="009E3E15">
      <w:pPr>
        <w:spacing w:line="480" w:lineRule="auto"/>
        <w:jc w:val="both"/>
        <w:rPr>
          <w:bCs/>
        </w:rPr>
      </w:pPr>
      <w:r w:rsidRPr="009E3E15">
        <w:rPr>
          <w:bCs/>
        </w:rPr>
        <w:t>Thermodynamic</w:t>
      </w:r>
      <w:r w:rsidR="004C7579" w:rsidRPr="009E3E15">
        <w:rPr>
          <w:bCs/>
        </w:rPr>
        <w:t xml:space="preserve"> constraint</w:t>
      </w:r>
      <w:r w:rsidR="00C219C8">
        <w:rPr>
          <w:bCs/>
        </w:rPr>
        <w:t xml:space="preserve">s have already been integrated in </w:t>
      </w:r>
      <w:r w:rsidR="0086036A">
        <w:rPr>
          <w:bCs/>
        </w:rPr>
        <w:t xml:space="preserve">computational modeling techniques such as </w:t>
      </w:r>
      <w:r w:rsidR="00C219C8">
        <w:rPr>
          <w:bCs/>
        </w:rPr>
        <w:t>flux balance calculations</w:t>
      </w:r>
      <w:r w:rsidRPr="009E3E15">
        <w:rPr>
          <w:bCs/>
        </w:rPr>
        <w:t xml:space="preserve"> to determine </w:t>
      </w:r>
      <w:r w:rsidR="00C219C8">
        <w:rPr>
          <w:bCs/>
        </w:rPr>
        <w:t xml:space="preserve">possible </w:t>
      </w:r>
      <w:r w:rsidRPr="009E3E15">
        <w:rPr>
          <w:bCs/>
        </w:rPr>
        <w:t>r</w:t>
      </w:r>
      <w:r w:rsidR="00C219C8">
        <w:rPr>
          <w:bCs/>
        </w:rPr>
        <w:t>eaction directionality and</w:t>
      </w:r>
      <w:r w:rsidRPr="009E3E15">
        <w:rPr>
          <w:bCs/>
        </w:rPr>
        <w:t xml:space="preserve"> predict feasible metabolite concentration ranges</w:t>
      </w:r>
      <w:r w:rsidR="00461E6E" w:rsidRPr="009E3E15">
        <w:rPr>
          <w:bCs/>
        </w:rPr>
        <w:t xml:space="preserve"> </w:t>
      </w:r>
      <w:r w:rsidR="00461E6E" w:rsidRPr="009E3E15">
        <w:rPr>
          <w:bCs/>
        </w:rPr>
        <w:fldChar w:fldCharType="begin"/>
      </w:r>
      <w:r w:rsidR="000D6D71">
        <w:rPr>
          <w:bCs/>
        </w:rPr>
        <w:instrText xml:space="preserve"> ADDIN EN.CITE &lt;EndNote&gt;&lt;Cite&gt;&lt;Author&gt;Ataman&lt;/Author&gt;&lt;Year&gt;2015&lt;/Year&gt;&lt;RecNum&gt;233&lt;/RecNum&gt;&lt;DisplayText&gt;[10]&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9E3E15">
        <w:rPr>
          <w:bCs/>
        </w:rPr>
        <w:fldChar w:fldCharType="separate"/>
      </w:r>
      <w:r w:rsidR="000D6D71">
        <w:rPr>
          <w:bCs/>
          <w:noProof/>
        </w:rPr>
        <w:t>[10]</w:t>
      </w:r>
      <w:r w:rsidR="00461E6E" w:rsidRPr="009E3E15">
        <w:rPr>
          <w:bCs/>
        </w:rPr>
        <w:fldChar w:fldCharType="end"/>
      </w:r>
      <w:r w:rsidRPr="009E3E15">
        <w:rPr>
          <w:bCs/>
        </w:rPr>
        <w:t xml:space="preserve">. </w:t>
      </w:r>
      <w:r w:rsidR="0030679A">
        <w:rPr>
          <w:bCs/>
        </w:rPr>
        <w:t>K</w:t>
      </w:r>
      <w:r w:rsidR="0030679A" w:rsidRPr="009E3E15">
        <w:rPr>
          <w:bCs/>
        </w:rPr>
        <w:t>inetic parameteriza</w:t>
      </w:r>
      <w:r w:rsidR="0030679A">
        <w:rPr>
          <w:bCs/>
        </w:rPr>
        <w:t>tion procedures</w:t>
      </w:r>
      <w:r w:rsidR="0030679A" w:rsidRPr="009E3E15">
        <w:rPr>
          <w:bCs/>
        </w:rPr>
        <w:t xml:space="preserve"> </w:t>
      </w:r>
      <w:r w:rsidR="0028277C">
        <w:rPr>
          <w:bCs/>
        </w:rPr>
        <w:t xml:space="preserve">often </w:t>
      </w:r>
      <w:r w:rsidR="0030679A">
        <w:rPr>
          <w:bCs/>
        </w:rPr>
        <w:t>seek aid of t</w:t>
      </w:r>
      <w:r w:rsidR="00C219C8">
        <w:rPr>
          <w:bCs/>
        </w:rPr>
        <w:t xml:space="preserve">hermodynamic constraints (i.e., negative free energy of change imperatives) </w:t>
      </w:r>
      <w:r w:rsidR="003E4DE5" w:rsidRPr="009E3E15">
        <w:rPr>
          <w:bCs/>
        </w:rPr>
        <w:t>to reduce the search space of feasibl</w:t>
      </w:r>
      <w:r w:rsidR="009517B2">
        <w:rPr>
          <w:bCs/>
        </w:rPr>
        <w:t>e kinetic parameters and</w:t>
      </w:r>
      <w:r w:rsidR="003E4DE5" w:rsidRPr="009E3E15">
        <w:rPr>
          <w:bCs/>
        </w:rPr>
        <w:t xml:space="preserve"> restrict reaction </w:t>
      </w:r>
      <w:r w:rsidR="00214F4A" w:rsidRPr="009E3E15">
        <w:rPr>
          <w:bCs/>
        </w:rPr>
        <w:t>reversibility</w:t>
      </w:r>
      <w:r w:rsidR="0086036A">
        <w:rPr>
          <w:bCs/>
        </w:rPr>
        <w:t xml:space="preserve"> </w:t>
      </w:r>
      <w:r w:rsidR="00A932C3" w:rsidRPr="009E3E15">
        <w:rPr>
          <w:bCs/>
        </w:rPr>
        <w:fldChar w:fldCharType="begin"/>
      </w:r>
      <w:r w:rsidR="006054EA">
        <w:rPr>
          <w:bCs/>
        </w:rPr>
        <w:instrText xml:space="preserve"> ADDIN EN.CITE &lt;EndNote&gt;&lt;Cite&gt;&lt;Author&gt;Dash&lt;/Author&gt;&lt;Year&gt;2017&lt;/Year&gt;&lt;RecNum&gt;928&lt;/RecNum&gt;&lt;DisplayText&gt;[11]&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9E3E15">
        <w:rPr>
          <w:bCs/>
        </w:rPr>
        <w:fldChar w:fldCharType="separate"/>
      </w:r>
      <w:r w:rsidR="000D6D71">
        <w:rPr>
          <w:bCs/>
          <w:noProof/>
        </w:rPr>
        <w:t>[11]</w:t>
      </w:r>
      <w:r w:rsidR="00A932C3" w:rsidRPr="009E3E15">
        <w:rPr>
          <w:bCs/>
        </w:rPr>
        <w:fldChar w:fldCharType="end"/>
      </w:r>
      <w:r w:rsidR="003E4DE5" w:rsidRPr="009E3E15">
        <w:rPr>
          <w:bCs/>
        </w:rPr>
        <w:t xml:space="preserve">. </w:t>
      </w:r>
      <w:r w:rsidR="004C7579" w:rsidRPr="009E3E15">
        <w:rPr>
          <w:bCs/>
        </w:rPr>
        <w:t>T</w:t>
      </w:r>
      <w:r w:rsidR="00E4637F">
        <w:rPr>
          <w:bCs/>
        </w:rPr>
        <w:t xml:space="preserve">hermodynamic analysis can </w:t>
      </w:r>
      <w:r w:rsidR="00E301C1">
        <w:rPr>
          <w:bCs/>
        </w:rPr>
        <w:t>be extended beyond</w:t>
      </w:r>
      <w:r w:rsidR="00E4637F">
        <w:rPr>
          <w:bCs/>
        </w:rPr>
        <w:t xml:space="preserve"> </w:t>
      </w:r>
      <w:r w:rsidR="00E301C1">
        <w:rPr>
          <w:bCs/>
        </w:rPr>
        <w:t xml:space="preserve">single </w:t>
      </w:r>
      <w:r w:rsidR="00E4637F">
        <w:rPr>
          <w:bCs/>
        </w:rPr>
        <w:t xml:space="preserve">reaction </w:t>
      </w:r>
      <w:r w:rsidR="00E301C1">
        <w:rPr>
          <w:bCs/>
        </w:rPr>
        <w:t>to</w:t>
      </w:r>
      <w:r w:rsidR="00E4637F">
        <w:rPr>
          <w:bCs/>
        </w:rPr>
        <w:t xml:space="preserve"> </w:t>
      </w:r>
      <w:r w:rsidR="009517B2">
        <w:rPr>
          <w:bCs/>
        </w:rPr>
        <w:t>entire pathways.</w:t>
      </w:r>
      <w:r w:rsidR="004C7579" w:rsidRPr="009E3E15">
        <w:rPr>
          <w:bCs/>
        </w:rPr>
        <w:t xml:space="preserve"> </w:t>
      </w:r>
      <w:r w:rsidR="00661D1A" w:rsidRPr="009E3E15">
        <w:t xml:space="preserve">The thermodynamic feasibility of </w:t>
      </w:r>
      <w:r w:rsidR="00E4637F">
        <w:t xml:space="preserve">the operation of </w:t>
      </w:r>
      <w:r w:rsidR="00661D1A" w:rsidRPr="009E3E15">
        <w:t>a</w:t>
      </w:r>
      <w:r w:rsidR="00E4637F">
        <w:t>n entire</w:t>
      </w:r>
      <w:r w:rsidR="00661D1A" w:rsidRPr="009E3E15">
        <w:t xml:space="preserve"> pathway </w:t>
      </w:r>
      <w:r w:rsidR="00B3326F" w:rsidRPr="009E3E15">
        <w:t>can be</w:t>
      </w:r>
      <w:r w:rsidR="00661D1A" w:rsidRPr="009E3E15">
        <w:t xml:space="preserve"> </w:t>
      </w:r>
      <w:r w:rsidR="008F0ABA" w:rsidRPr="009E3E15">
        <w:t>evaluated</w:t>
      </w:r>
      <w:r w:rsidR="00661D1A" w:rsidRPr="009E3E15">
        <w:t xml:space="preserve"> using the max-min driving force (MDF) formulation</w:t>
      </w:r>
      <w:r w:rsidR="006D00C8">
        <w:t xml:space="preserve"> </w:t>
      </w:r>
      <w:r w:rsidR="006D00C8"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6D00C8" w:rsidRPr="009E3E15">
        <w:rPr>
          <w:bCs/>
        </w:rPr>
      </w:r>
      <w:r w:rsidR="006D00C8" w:rsidRPr="009E3E15">
        <w:rPr>
          <w:bCs/>
        </w:rPr>
        <w:fldChar w:fldCharType="separate"/>
      </w:r>
      <w:r w:rsidR="000D6D71">
        <w:rPr>
          <w:bCs/>
          <w:noProof/>
        </w:rPr>
        <w:t>[12]</w:t>
      </w:r>
      <w:r w:rsidR="006D00C8" w:rsidRPr="009E3E15">
        <w:rPr>
          <w:bCs/>
        </w:rPr>
        <w:fldChar w:fldCharType="end"/>
      </w:r>
      <w:r w:rsidR="00E4637F">
        <w:t xml:space="preserve">. MDF tests whether an assignment of metabolite concentrations is possible ensuring that the free energy of change for every reaction </w:t>
      </w:r>
      <w:r w:rsidR="003D2BBB">
        <w:t xml:space="preserve">in the pathway </w:t>
      </w:r>
      <w:r w:rsidR="00E4637F">
        <w:t xml:space="preserve">remains negative implying a positive thermodynamic driving force. By design, the solution identified by MDF is the one that maximizes the smallest among all reaction steps driving force (i.e., max-min formulation) akin to the optimization of the worst-case scenario </w:t>
      </w:r>
      <w:r w:rsidR="00BB2FC3"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BB2FC3" w:rsidRPr="009E3E15">
        <w:fldChar w:fldCharType="separate"/>
      </w:r>
      <w:r w:rsidR="000D6D71">
        <w:rPr>
          <w:noProof/>
        </w:rPr>
        <w:t>[12]</w:t>
      </w:r>
      <w:r w:rsidR="00BB2FC3" w:rsidRPr="009E3E15">
        <w:fldChar w:fldCharType="end"/>
      </w:r>
      <w:r w:rsidR="00E4637F">
        <w:t xml:space="preserve">. Because </w:t>
      </w:r>
      <w:r w:rsidR="00E4637F">
        <w:lastRenderedPageBreak/>
        <w:t>metabolite concentrations are treated as optimization variables, the impact of metabolite pool accumulations and/or depletions on pathway feasibility can be directly assessed</w:t>
      </w:r>
      <w:r w:rsidR="00A932C3" w:rsidRPr="009E3E15">
        <w:rPr>
          <w:bCs/>
        </w:rPr>
        <w:t xml:space="preserve"> </w:t>
      </w:r>
      <w:r w:rsidR="00A932C3"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12]</w:t>
      </w:r>
      <w:r w:rsidR="00A932C3" w:rsidRPr="009E3E15">
        <w:rPr>
          <w:bCs/>
        </w:rPr>
        <w:fldChar w:fldCharType="end"/>
      </w:r>
      <w:r w:rsidR="00E4637F">
        <w:rPr>
          <w:bCs/>
        </w:rPr>
        <w:t>. MDF has already been applied</w:t>
      </w:r>
      <w:r w:rsidR="004C7579" w:rsidRPr="009E3E15">
        <w:rPr>
          <w:bCs/>
        </w:rPr>
        <w:t xml:space="preserve"> to study the cause</w:t>
      </w:r>
      <w:r w:rsidR="00E4637F">
        <w:rPr>
          <w:bCs/>
        </w:rPr>
        <w:t>s</w:t>
      </w:r>
      <w:r w:rsidR="004C7579" w:rsidRPr="009E3E15">
        <w:rPr>
          <w:bCs/>
        </w:rPr>
        <w:t xml:space="preserve"> of growth cessation in </w:t>
      </w:r>
      <w:r w:rsidR="004C7579" w:rsidRPr="009E3E15">
        <w:rPr>
          <w:bCs/>
          <w:i/>
        </w:rPr>
        <w:t>C. thermocellum</w:t>
      </w:r>
      <w:r w:rsidR="004C7579" w:rsidRPr="009E3E15">
        <w:rPr>
          <w:bCs/>
        </w:rPr>
        <w:t xml:space="preserve"> under high substrate loading conditions</w:t>
      </w:r>
      <w:r w:rsidR="00E4637F">
        <w:rPr>
          <w:bCs/>
        </w:rPr>
        <w:t>. It revealed</w:t>
      </w:r>
      <w:r w:rsidR="004C7579" w:rsidRPr="009E3E15">
        <w:rPr>
          <w:bCs/>
        </w:rPr>
        <w:t xml:space="preserve"> that hydrogen and for</w:t>
      </w:r>
      <w:r w:rsidR="00E4637F">
        <w:rPr>
          <w:bCs/>
        </w:rPr>
        <w:t xml:space="preserve">mate accumulations are </w:t>
      </w:r>
      <w:r w:rsidR="004C7579" w:rsidRPr="009E3E15">
        <w:rPr>
          <w:bCs/>
        </w:rPr>
        <w:t>potential culprits</w:t>
      </w:r>
      <w:r w:rsidR="00E4637F">
        <w:rPr>
          <w:bCs/>
        </w:rPr>
        <w:t xml:space="preserve"> rendering </w:t>
      </w:r>
      <w:r w:rsidR="00595344">
        <w:rPr>
          <w:bCs/>
        </w:rPr>
        <w:t xml:space="preserve">acetyl-CoA formation from </w:t>
      </w:r>
      <w:r w:rsidR="003E7E12">
        <w:rPr>
          <w:bCs/>
        </w:rPr>
        <w:t xml:space="preserve">pyruvate </w:t>
      </w:r>
      <w:r w:rsidR="00E4637F">
        <w:rPr>
          <w:bCs/>
        </w:rPr>
        <w:t>thermodynamically infeasible</w:t>
      </w:r>
      <w:r w:rsidR="006D00C8">
        <w:rPr>
          <w:bCs/>
        </w:rPr>
        <w:t>, thus arresting cell growth</w:t>
      </w:r>
      <w:r w:rsidR="00E4637F">
        <w:rPr>
          <w:bCs/>
        </w:rPr>
        <w:t xml:space="preserve"> </w:t>
      </w:r>
      <w:r w:rsidR="00A932C3" w:rsidRPr="009E3E15">
        <w:rPr>
          <w:bCs/>
        </w:rPr>
        <w:t xml:space="preserve"> </w:t>
      </w:r>
      <w:r w:rsidR="00A932C3" w:rsidRPr="009E3E15">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Pr>
          <w:bCs/>
        </w:rPr>
        <w:instrText xml:space="preserve"> ADDIN EN.CITE </w:instrText>
      </w:r>
      <w:r w:rsidR="000D6D71">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9]</w:t>
      </w:r>
      <w:r w:rsidR="00A932C3" w:rsidRPr="009E3E15">
        <w:rPr>
          <w:bCs/>
        </w:rPr>
        <w:fldChar w:fldCharType="end"/>
      </w:r>
      <w:r w:rsidR="004C7579" w:rsidRPr="009E3E15">
        <w:rPr>
          <w:bCs/>
        </w:rPr>
        <w:t>.</w:t>
      </w:r>
    </w:p>
    <w:p w14:paraId="3B646C08" w14:textId="77777777" w:rsidR="007A1B0C" w:rsidRPr="009E3E15" w:rsidRDefault="007A1B0C" w:rsidP="009E3E15">
      <w:pPr>
        <w:spacing w:line="480" w:lineRule="auto"/>
        <w:jc w:val="both"/>
        <w:rPr>
          <w:bCs/>
        </w:rPr>
      </w:pPr>
    </w:p>
    <w:p w14:paraId="1879804C" w14:textId="2E9E04AE" w:rsidR="007A1B0C" w:rsidRPr="009E3E15" w:rsidRDefault="009B4986" w:rsidP="009E3E15">
      <w:pPr>
        <w:spacing w:line="480" w:lineRule="auto"/>
        <w:jc w:val="both"/>
        <w:rPr>
          <w:bCs/>
        </w:rPr>
      </w:pPr>
      <w:r w:rsidRPr="009E3E15">
        <w:rPr>
          <w:bCs/>
        </w:rPr>
        <w:t>In this study, we use</w:t>
      </w:r>
      <w:r w:rsidR="00E4637F">
        <w:rPr>
          <w:bCs/>
        </w:rPr>
        <w:t xml:space="preserve"> MDF</w:t>
      </w:r>
      <w:r w:rsidRPr="009E3E15">
        <w:rPr>
          <w:bCs/>
        </w:rPr>
        <w:t xml:space="preserve"> to study the impact of increasing ethanol concertation on </w:t>
      </w:r>
      <w:r w:rsidRPr="009E3E15">
        <w:rPr>
          <w:bCs/>
          <w:i/>
        </w:rPr>
        <w:t>C. thermocellum</w:t>
      </w:r>
      <w:r w:rsidRPr="009E3E15">
        <w:rPr>
          <w:bCs/>
        </w:rPr>
        <w:t>’</w:t>
      </w:r>
      <w:r w:rsidR="007A1B0C" w:rsidRPr="009E3E15">
        <w:rPr>
          <w:bCs/>
        </w:rPr>
        <w:t>s metabolism. We restrict our analysis to glycolysis along with ethanol production pathway</w:t>
      </w:r>
      <w:r w:rsidR="00DF2D40" w:rsidRPr="009E3E15">
        <w:rPr>
          <w:bCs/>
        </w:rPr>
        <w:t xml:space="preserve"> (Figure 1</w:t>
      </w:r>
      <w:r w:rsidR="00EC0730" w:rsidRPr="009E3E15">
        <w:rPr>
          <w:bCs/>
        </w:rPr>
        <w:t>) and</w:t>
      </w:r>
      <w:r w:rsidR="007A1B0C" w:rsidRPr="009E3E15">
        <w:rPr>
          <w:bCs/>
        </w:rPr>
        <w:t xml:space="preserve"> cofactor regeneration system</w:t>
      </w:r>
      <w:r w:rsidR="00EC0730" w:rsidRPr="009E3E15">
        <w:rPr>
          <w:bCs/>
        </w:rPr>
        <w:t>.</w:t>
      </w:r>
      <w:r w:rsidR="008332DA" w:rsidRPr="009E3E15">
        <w:rPr>
          <w:bCs/>
        </w:rPr>
        <w:t xml:space="preserve"> </w:t>
      </w:r>
      <w:r w:rsidR="007E4228">
        <w:rPr>
          <w:bCs/>
        </w:rPr>
        <w:t xml:space="preserve">We </w:t>
      </w:r>
      <w:r w:rsidR="00490987">
        <w:rPr>
          <w:bCs/>
        </w:rPr>
        <w:t xml:space="preserve">first </w:t>
      </w:r>
      <w:r w:rsidR="007E4228">
        <w:rPr>
          <w:bCs/>
        </w:rPr>
        <w:t xml:space="preserve">evaluate the thermodynamic feasibility of time varying metabolite concentrations for </w:t>
      </w:r>
      <w:r w:rsidR="007E4228" w:rsidRPr="007E4228">
        <w:rPr>
          <w:bCs/>
          <w:i/>
        </w:rPr>
        <w:t>C. thermocellum</w:t>
      </w:r>
      <w:r w:rsidR="007E4228">
        <w:rPr>
          <w:bCs/>
        </w:rPr>
        <w:t xml:space="preserve"> grow</w:t>
      </w:r>
      <w:r w:rsidR="00031809">
        <w:rPr>
          <w:bCs/>
        </w:rPr>
        <w:t>n</w:t>
      </w:r>
      <w:r w:rsidR="007E4228">
        <w:rPr>
          <w:bCs/>
        </w:rPr>
        <w:t xml:space="preserve"> with and without external ethanol addition revealing </w:t>
      </w:r>
      <w:r w:rsidR="00A42CF8">
        <w:rPr>
          <w:bCs/>
        </w:rPr>
        <w:t xml:space="preserve">the inconsistency in </w:t>
      </w:r>
      <w:r w:rsidR="00AF38EB">
        <w:rPr>
          <w:bCs/>
        </w:rPr>
        <w:t xml:space="preserve">dihydroxyacetone </w:t>
      </w:r>
      <w:r w:rsidR="00C12C02">
        <w:rPr>
          <w:bCs/>
        </w:rPr>
        <w:t>phosphate (</w:t>
      </w:r>
      <w:r w:rsidR="007E4228">
        <w:rPr>
          <w:bCs/>
        </w:rPr>
        <w:t>DHAP</w:t>
      </w:r>
      <w:r w:rsidR="00C12C02">
        <w:rPr>
          <w:bCs/>
        </w:rPr>
        <w:t>)</w:t>
      </w:r>
      <w:r w:rsidR="007E4228">
        <w:rPr>
          <w:bCs/>
        </w:rPr>
        <w:t xml:space="preserve"> and </w:t>
      </w:r>
      <w:r w:rsidR="00C12C02">
        <w:rPr>
          <w:bCs/>
        </w:rPr>
        <w:t>fructose bisphosphate (</w:t>
      </w:r>
      <w:r w:rsidR="007E4228">
        <w:rPr>
          <w:bCs/>
        </w:rPr>
        <w:t>FDP</w:t>
      </w:r>
      <w:r w:rsidR="00C12C02">
        <w:rPr>
          <w:bCs/>
        </w:rPr>
        <w:t>)</w:t>
      </w:r>
      <w:r w:rsidR="007E4228">
        <w:rPr>
          <w:bCs/>
        </w:rPr>
        <w:t xml:space="preserve"> measurements. The dataset</w:t>
      </w:r>
      <w:r w:rsidR="00C12C02">
        <w:rPr>
          <w:bCs/>
        </w:rPr>
        <w:t xml:space="preserve"> (excluding DHAP and FDP)</w:t>
      </w:r>
      <w:r w:rsidR="007E4228">
        <w:rPr>
          <w:bCs/>
        </w:rPr>
        <w:t xml:space="preserve"> is then used </w:t>
      </w:r>
      <w:r w:rsidR="00C12C02">
        <w:rPr>
          <w:bCs/>
        </w:rPr>
        <w:t xml:space="preserve">to </w:t>
      </w:r>
      <w:r w:rsidR="007E4228">
        <w:rPr>
          <w:bCs/>
        </w:rPr>
        <w:t xml:space="preserve">constrain the wild-type pathway thermodynamics of </w:t>
      </w:r>
      <w:r w:rsidR="007E4228" w:rsidRPr="007E4228">
        <w:rPr>
          <w:bCs/>
          <w:i/>
        </w:rPr>
        <w:t>C. thermocellum</w:t>
      </w:r>
      <w:r w:rsidR="007E4228">
        <w:rPr>
          <w:bCs/>
        </w:rPr>
        <w:t xml:space="preserve"> which </w:t>
      </w:r>
      <w:r w:rsidR="00C63264">
        <w:rPr>
          <w:bCs/>
        </w:rPr>
        <w:t xml:space="preserve">shows that high ethanol concentration makes </w:t>
      </w:r>
      <w:r w:rsidR="00C63264" w:rsidRPr="009E3E15">
        <w:rPr>
          <w:bCs/>
        </w:rPr>
        <w:t>glyceraldehyde-3-phosphate dehydrogenase</w:t>
      </w:r>
      <w:r w:rsidR="00C63264">
        <w:rPr>
          <w:bCs/>
        </w:rPr>
        <w:t xml:space="preserve"> (GAPDH) the prominent bottleneck due to rising NADH levels rendering further ethanol production infeasible. </w:t>
      </w:r>
      <w:r w:rsidR="00D04873">
        <w:rPr>
          <w:bCs/>
        </w:rPr>
        <w:t xml:space="preserve">We </w:t>
      </w:r>
      <w:r w:rsidR="00C63264">
        <w:rPr>
          <w:bCs/>
        </w:rPr>
        <w:t xml:space="preserve">also </w:t>
      </w:r>
      <w:r w:rsidR="00D04873">
        <w:rPr>
          <w:bCs/>
        </w:rPr>
        <w:t>observe</w:t>
      </w:r>
      <w:r w:rsidR="00C63264">
        <w:rPr>
          <w:bCs/>
        </w:rPr>
        <w:t xml:space="preserve"> </w:t>
      </w:r>
      <w:r w:rsidR="008E317C">
        <w:rPr>
          <w:bCs/>
        </w:rPr>
        <w:t>t</w:t>
      </w:r>
      <w:r w:rsidR="00C63264">
        <w:rPr>
          <w:bCs/>
        </w:rPr>
        <w:t>hat</w:t>
      </w:r>
      <w:r w:rsidR="008E317C">
        <w:rPr>
          <w:bCs/>
        </w:rPr>
        <w:t xml:space="preserve"> in WT </w:t>
      </w:r>
      <w:r w:rsidR="008E317C" w:rsidRPr="008E317C">
        <w:rPr>
          <w:bCs/>
          <w:i/>
        </w:rPr>
        <w:t>C. thermocellum</w:t>
      </w:r>
      <w:r w:rsidR="00C63264">
        <w:rPr>
          <w:bCs/>
        </w:rPr>
        <w:t xml:space="preserve"> </w:t>
      </w:r>
      <w:r w:rsidR="008E317C">
        <w:rPr>
          <w:bCs/>
        </w:rPr>
        <w:t xml:space="preserve">pyruvate formation using </w:t>
      </w:r>
      <w:r w:rsidR="00C63264">
        <w:rPr>
          <w:bCs/>
        </w:rPr>
        <w:t>pyruvate phosphate dikinase (PPDK) has a higher MDF than malate shunt due to low CO2 concentrations which renders phosphoenolpyruvate carboxykinase (PEPCK) thermodynamically infeasible.</w:t>
      </w:r>
      <w:r w:rsidR="007E4228">
        <w:rPr>
          <w:bCs/>
        </w:rPr>
        <w:t xml:space="preserve"> </w:t>
      </w:r>
      <w:r w:rsidR="00653386" w:rsidRPr="009E3E15">
        <w:rPr>
          <w:bCs/>
        </w:rPr>
        <w:t xml:space="preserve">We </w:t>
      </w:r>
      <w:r w:rsidR="00C63264">
        <w:rPr>
          <w:bCs/>
        </w:rPr>
        <w:t>then</w:t>
      </w:r>
      <w:r w:rsidR="00D36500" w:rsidRPr="009E3E15">
        <w:rPr>
          <w:bCs/>
        </w:rPr>
        <w:t xml:space="preserve"> </w:t>
      </w:r>
      <w:r w:rsidR="00BC7A81" w:rsidRPr="009E3E15">
        <w:rPr>
          <w:bCs/>
        </w:rPr>
        <w:t>explore</w:t>
      </w:r>
      <w:r w:rsidR="00D36500" w:rsidRPr="009E3E15">
        <w:rPr>
          <w:bCs/>
        </w:rPr>
        <w:t xml:space="preserve"> </w:t>
      </w:r>
      <w:r w:rsidR="00011295">
        <w:rPr>
          <w:bCs/>
        </w:rPr>
        <w:t xml:space="preserve">ten </w:t>
      </w:r>
      <w:r w:rsidR="00D36500" w:rsidRPr="009E3E15">
        <w:rPr>
          <w:bCs/>
        </w:rPr>
        <w:t>plausible metabolic interventions</w:t>
      </w:r>
      <w:r w:rsidR="00653386" w:rsidRPr="009E3E15">
        <w:rPr>
          <w:bCs/>
        </w:rPr>
        <w:t xml:space="preserve"> by modifying cofactor dependencies</w:t>
      </w:r>
      <w:r w:rsidR="00C12C02">
        <w:rPr>
          <w:bCs/>
        </w:rPr>
        <w:t xml:space="preserve"> (Table 1)</w:t>
      </w:r>
      <w:r w:rsidR="007E4228">
        <w:rPr>
          <w:bCs/>
        </w:rPr>
        <w:t xml:space="preserve"> of </w:t>
      </w:r>
      <w:r w:rsidR="0079767C">
        <w:rPr>
          <w:bCs/>
        </w:rPr>
        <w:t>cellobiose phosphorylase (</w:t>
      </w:r>
      <w:proofErr w:type="spellStart"/>
      <w:r w:rsidR="0079767C">
        <w:rPr>
          <w:bCs/>
        </w:rPr>
        <w:t>CellbP</w:t>
      </w:r>
      <w:proofErr w:type="spellEnd"/>
      <w:r w:rsidR="0079767C">
        <w:rPr>
          <w:bCs/>
        </w:rPr>
        <w:t xml:space="preserve">), </w:t>
      </w:r>
      <w:proofErr w:type="spellStart"/>
      <w:r w:rsidR="00C12E80">
        <w:rPr>
          <w:bCs/>
        </w:rPr>
        <w:t>gluckokinase</w:t>
      </w:r>
      <w:proofErr w:type="spellEnd"/>
      <w:r w:rsidR="00C12E80">
        <w:rPr>
          <w:bCs/>
        </w:rPr>
        <w:t xml:space="preserve"> (GLK), </w:t>
      </w:r>
      <w:proofErr w:type="spellStart"/>
      <w:r w:rsidR="00C12E80">
        <w:rPr>
          <w:bCs/>
        </w:rPr>
        <w:t>phosphofrucktokinase</w:t>
      </w:r>
      <w:proofErr w:type="spellEnd"/>
      <w:r w:rsidR="00C12E80">
        <w:rPr>
          <w:bCs/>
        </w:rPr>
        <w:t xml:space="preserve"> (PFK), </w:t>
      </w:r>
      <w:r w:rsidR="00C12C02" w:rsidRPr="009E3E15">
        <w:rPr>
          <w:bCs/>
        </w:rPr>
        <w:t>glyceraldehyde-3-phosphate dehydrogenase</w:t>
      </w:r>
      <w:r w:rsidR="00C12C02">
        <w:rPr>
          <w:bCs/>
        </w:rPr>
        <w:t xml:space="preserve"> (</w:t>
      </w:r>
      <w:r w:rsidR="00C12E80">
        <w:rPr>
          <w:bCs/>
        </w:rPr>
        <w:t>GAPDH</w:t>
      </w:r>
      <w:r w:rsidR="00C12C02">
        <w:rPr>
          <w:bCs/>
        </w:rPr>
        <w:t>)</w:t>
      </w:r>
      <w:r w:rsidR="00C12E80">
        <w:rPr>
          <w:bCs/>
        </w:rPr>
        <w:t xml:space="preserve">, phosphoglycerate kinase (PGK), </w:t>
      </w:r>
      <w:r w:rsidR="00C12C02">
        <w:rPr>
          <w:bCs/>
        </w:rPr>
        <w:t>pyruvate phosphate dikinase (</w:t>
      </w:r>
      <w:r w:rsidR="00C12E80">
        <w:rPr>
          <w:bCs/>
        </w:rPr>
        <w:t>PPDK</w:t>
      </w:r>
      <w:r w:rsidR="00C12C02">
        <w:rPr>
          <w:bCs/>
        </w:rPr>
        <w:t>)</w:t>
      </w:r>
      <w:r w:rsidR="00C12E80">
        <w:rPr>
          <w:bCs/>
        </w:rPr>
        <w:t xml:space="preserve">, </w:t>
      </w:r>
      <w:r w:rsidR="00C12C02">
        <w:rPr>
          <w:bCs/>
        </w:rPr>
        <w:t>aldehyde dehydrogenase (</w:t>
      </w:r>
      <w:r w:rsidR="00C12E80">
        <w:rPr>
          <w:bCs/>
        </w:rPr>
        <w:t>ALDH</w:t>
      </w:r>
      <w:r w:rsidR="00C12C02">
        <w:rPr>
          <w:bCs/>
        </w:rPr>
        <w:t>)</w:t>
      </w:r>
      <w:r w:rsidR="00C12E80">
        <w:rPr>
          <w:bCs/>
        </w:rPr>
        <w:t xml:space="preserve">, and </w:t>
      </w:r>
      <w:r w:rsidR="00C12C02">
        <w:rPr>
          <w:bCs/>
        </w:rPr>
        <w:t>alcohol dehydrogenase (</w:t>
      </w:r>
      <w:r w:rsidR="00C12E80">
        <w:rPr>
          <w:bCs/>
        </w:rPr>
        <w:t>ADH</w:t>
      </w:r>
      <w:r w:rsidR="00C12C02">
        <w:rPr>
          <w:bCs/>
        </w:rPr>
        <w:t>)</w:t>
      </w:r>
      <w:r w:rsidR="007E4228">
        <w:rPr>
          <w:bCs/>
        </w:rPr>
        <w:t xml:space="preserve"> </w:t>
      </w:r>
      <w:r w:rsidR="00653386" w:rsidRPr="009E3E15">
        <w:rPr>
          <w:bCs/>
        </w:rPr>
        <w:t>to ensure higher driving force</w:t>
      </w:r>
      <w:r w:rsidR="00D36500" w:rsidRPr="009E3E15">
        <w:rPr>
          <w:bCs/>
        </w:rPr>
        <w:t xml:space="preserve"> </w:t>
      </w:r>
      <w:r w:rsidR="00637E58">
        <w:rPr>
          <w:bCs/>
        </w:rPr>
        <w:t>and</w:t>
      </w:r>
      <w:r w:rsidR="00D36500" w:rsidRPr="009E3E15">
        <w:rPr>
          <w:bCs/>
        </w:rPr>
        <w:t xml:space="preserve"> resolve </w:t>
      </w:r>
      <w:r w:rsidR="00420519">
        <w:rPr>
          <w:bCs/>
        </w:rPr>
        <w:t>any</w:t>
      </w:r>
      <w:r w:rsidR="00653386" w:rsidRPr="009E3E15">
        <w:rPr>
          <w:bCs/>
        </w:rPr>
        <w:t xml:space="preserve"> thermodynamic bottleneck</w:t>
      </w:r>
      <w:r w:rsidR="00D36500" w:rsidRPr="009E3E15">
        <w:rPr>
          <w:bCs/>
        </w:rPr>
        <w:t xml:space="preserve">. </w:t>
      </w:r>
      <w:r w:rsidR="001D427B">
        <w:t xml:space="preserve">Several of these genetic interventions have already been explored in </w:t>
      </w:r>
      <w:r w:rsidR="001D427B" w:rsidRPr="00AB5C3A">
        <w:rPr>
          <w:i/>
        </w:rPr>
        <w:t>C. thermocellum</w:t>
      </w:r>
      <w:r w:rsidR="001D427B">
        <w:t xml:space="preserve"> with reported increase in ethanol titers </w:t>
      </w:r>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instrText xml:space="preserve"> ADDIN EN.CITE </w:instrText>
      </w:r>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instrText xml:space="preserve"> ADDIN EN.CITE.DATA </w:instrText>
      </w:r>
      <w:r w:rsidR="001D427B">
        <w:fldChar w:fldCharType="end"/>
      </w:r>
      <w:r w:rsidR="001D427B">
        <w:fldChar w:fldCharType="separate"/>
      </w:r>
      <w:r w:rsidR="001D427B">
        <w:rPr>
          <w:noProof/>
        </w:rPr>
        <w:t>[13-15]</w:t>
      </w:r>
      <w:r w:rsidR="001D427B">
        <w:fldChar w:fldCharType="end"/>
      </w:r>
      <w:r w:rsidR="001D427B">
        <w:t xml:space="preserve"> but in this study, we evaluate the underlying thermodynamic driving force</w:t>
      </w:r>
      <w:r w:rsidR="00A42CF8">
        <w:t xml:space="preserve"> and </w:t>
      </w:r>
      <w:r w:rsidR="00420519">
        <w:t xml:space="preserve">ethanol production </w:t>
      </w:r>
      <w:r w:rsidR="00A42CF8">
        <w:t>feasibility</w:t>
      </w:r>
      <w:r w:rsidR="001D427B">
        <w:t xml:space="preserve"> for all these </w:t>
      </w:r>
      <w:r w:rsidR="001D427B">
        <w:lastRenderedPageBreak/>
        <w:t>interventions</w:t>
      </w:r>
      <w:r w:rsidR="00507037">
        <w:t xml:space="preserve"> by replacing the native reaction with its genetic variant</w:t>
      </w:r>
      <w:r w:rsidR="00B417C2">
        <w:t xml:space="preserve">. </w:t>
      </w:r>
      <w:r w:rsidR="00E968A4">
        <w:rPr>
          <w:bCs/>
        </w:rPr>
        <w:t>The</w:t>
      </w:r>
      <w:r w:rsidR="00824652">
        <w:rPr>
          <w:bCs/>
        </w:rPr>
        <w:t>se</w:t>
      </w:r>
      <w:r w:rsidR="00E968A4">
        <w:rPr>
          <w:bCs/>
        </w:rPr>
        <w:t xml:space="preserve"> genetic interventions </w:t>
      </w:r>
      <w:r w:rsidR="00FC0AE2">
        <w:rPr>
          <w:bCs/>
        </w:rPr>
        <w:t>an</w:t>
      </w:r>
      <w:r w:rsidR="00E968A4">
        <w:rPr>
          <w:bCs/>
        </w:rPr>
        <w:t xml:space="preserve">d their combinations thereof </w:t>
      </w:r>
      <w:r w:rsidR="00824652">
        <w:rPr>
          <w:bCs/>
        </w:rPr>
        <w:t>are</w:t>
      </w:r>
      <w:r w:rsidR="00E968A4">
        <w:rPr>
          <w:bCs/>
        </w:rPr>
        <w:t xml:space="preserve"> systematically evaluated by generating </w:t>
      </w:r>
      <w:r w:rsidR="00824652">
        <w:rPr>
          <w:bCs/>
        </w:rPr>
        <w:t xml:space="preserve">unique </w:t>
      </w:r>
      <w:r w:rsidR="00E968A4">
        <w:rPr>
          <w:bCs/>
        </w:rPr>
        <w:t xml:space="preserve">elementary flux modes (EFMs) which possess them. An EFM </w:t>
      </w:r>
      <w:r w:rsidR="00B7218F">
        <w:rPr>
          <w:bCs/>
        </w:rPr>
        <w:t xml:space="preserve">here </w:t>
      </w:r>
      <w:r w:rsidR="00E968A4">
        <w:rPr>
          <w:bCs/>
        </w:rPr>
        <w:t xml:space="preserve">represents a </w:t>
      </w:r>
      <w:r w:rsidR="009663DF">
        <w:rPr>
          <w:bCs/>
        </w:rPr>
        <w:t xml:space="preserve">minimal </w:t>
      </w:r>
      <w:r w:rsidR="00E968A4">
        <w:rPr>
          <w:bCs/>
        </w:rPr>
        <w:t xml:space="preserve">set of reactions </w:t>
      </w:r>
      <w:r w:rsidR="009663DF">
        <w:rPr>
          <w:bCs/>
        </w:rPr>
        <w:t>under steady state conditions with</w:t>
      </w:r>
      <w:r w:rsidR="00E968A4">
        <w:rPr>
          <w:bCs/>
        </w:rPr>
        <w:t xml:space="preserve"> redox and</w:t>
      </w:r>
      <w:r w:rsidR="009663DF">
        <w:rPr>
          <w:bCs/>
        </w:rPr>
        <w:t xml:space="preserve"> energy balance </w:t>
      </w:r>
      <w:r w:rsidR="00A96B56">
        <w:rPr>
          <w:bCs/>
        </w:rPr>
        <w:t>while ensuring substrate (cellobiose) consumption and product (ethanol) formation</w:t>
      </w:r>
      <w:r w:rsidR="00FC0AE2" w:rsidRPr="00FC0AE2">
        <w:t xml:space="preserve"> </w:t>
      </w:r>
      <w:r w:rsidR="00FC0AE2">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 </w:instrText>
      </w:r>
      <w:r w:rsidR="001D427B">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DATA </w:instrText>
      </w:r>
      <w:r w:rsidR="001D427B">
        <w:rPr>
          <w:bCs/>
        </w:rPr>
      </w:r>
      <w:r w:rsidR="001D427B">
        <w:rPr>
          <w:bCs/>
        </w:rPr>
        <w:fldChar w:fldCharType="end"/>
      </w:r>
      <w:r w:rsidR="00FC0AE2">
        <w:rPr>
          <w:bCs/>
        </w:rPr>
        <w:fldChar w:fldCharType="separate"/>
      </w:r>
      <w:r w:rsidR="001D427B">
        <w:rPr>
          <w:bCs/>
          <w:noProof/>
        </w:rPr>
        <w:t>[16]</w:t>
      </w:r>
      <w:r w:rsidR="00FC0AE2">
        <w:rPr>
          <w:bCs/>
        </w:rPr>
        <w:fldChar w:fldCharType="end"/>
      </w:r>
      <w:r w:rsidR="00A96B56">
        <w:rPr>
          <w:bCs/>
        </w:rPr>
        <w:t>.</w:t>
      </w:r>
      <w:r w:rsidR="00532399">
        <w:rPr>
          <w:bCs/>
        </w:rPr>
        <w:t xml:space="preserve"> </w:t>
      </w:r>
      <w:r w:rsidR="006C0A42">
        <w:rPr>
          <w:bCs/>
        </w:rPr>
        <w:t xml:space="preserve">We evaluate MDFs for </w:t>
      </w:r>
      <w:r w:rsidR="00F00B18">
        <w:rPr>
          <w:bCs/>
        </w:rPr>
        <w:t>336</w:t>
      </w:r>
      <w:r w:rsidR="006C0A42">
        <w:rPr>
          <w:bCs/>
        </w:rPr>
        <w:t xml:space="preserve"> EFMs </w:t>
      </w:r>
      <w:r w:rsidR="00F80335">
        <w:rPr>
          <w:bCs/>
        </w:rPr>
        <w:t>and</w:t>
      </w:r>
      <w:r w:rsidR="00300DF4" w:rsidRPr="009E3E15">
        <w:rPr>
          <w:bCs/>
        </w:rPr>
        <w:t xml:space="preserve"> </w:t>
      </w:r>
      <w:r w:rsidR="00D44506" w:rsidRPr="009E3E15">
        <w:rPr>
          <w:bCs/>
        </w:rPr>
        <w:t>identified</w:t>
      </w:r>
      <w:r w:rsidR="00300DF4" w:rsidRPr="009E3E15">
        <w:rPr>
          <w:bCs/>
        </w:rPr>
        <w:t xml:space="preserve"> </w:t>
      </w:r>
      <w:r w:rsidR="009A0EF1" w:rsidRPr="009E3E15">
        <w:rPr>
          <w:bCs/>
        </w:rPr>
        <w:t xml:space="preserve">genetic variants of glycolysis with </w:t>
      </w:r>
      <w:r w:rsidR="00824B2E">
        <w:rPr>
          <w:bCs/>
        </w:rPr>
        <w:t xml:space="preserve">malate shunt to have the least MDF </w:t>
      </w:r>
      <w:r w:rsidR="00C34852" w:rsidRPr="00E370F6">
        <w:rPr>
          <w:bCs/>
        </w:rPr>
        <w:t xml:space="preserve">due </w:t>
      </w:r>
      <w:r w:rsidR="00995632">
        <w:rPr>
          <w:bCs/>
        </w:rPr>
        <w:t xml:space="preserve">to </w:t>
      </w:r>
      <w:r w:rsidR="00995632" w:rsidRPr="00E370F6">
        <w:rPr>
          <w:bCs/>
        </w:rPr>
        <w:t xml:space="preserve">constraints </w:t>
      </w:r>
      <w:r w:rsidR="001558ED">
        <w:rPr>
          <w:bCs/>
        </w:rPr>
        <w:t xml:space="preserve">by </w:t>
      </w:r>
      <w:r w:rsidR="00E370F6" w:rsidRPr="00E370F6">
        <w:rPr>
          <w:bCs/>
        </w:rPr>
        <w:t xml:space="preserve">physiological </w:t>
      </w:r>
      <w:r w:rsidR="00C34852" w:rsidRPr="00E370F6">
        <w:rPr>
          <w:bCs/>
        </w:rPr>
        <w:t>CO2 concentrations</w:t>
      </w:r>
      <w:r w:rsidR="001558ED">
        <w:rPr>
          <w:bCs/>
        </w:rPr>
        <w:t xml:space="preserve"> (similar to the wild-type case)</w:t>
      </w:r>
      <w:r w:rsidR="00C34852" w:rsidRPr="00E370F6">
        <w:rPr>
          <w:bCs/>
        </w:rPr>
        <w:t xml:space="preserve"> </w:t>
      </w:r>
      <w:r w:rsidR="00C12C02" w:rsidRPr="00E370F6">
        <w:rPr>
          <w:bCs/>
        </w:rPr>
        <w:t xml:space="preserve">suggesting the </w:t>
      </w:r>
      <w:r w:rsidR="00E370F6" w:rsidRPr="00E370F6">
        <w:rPr>
          <w:bCs/>
        </w:rPr>
        <w:t>close proximity of PEPCK and CO2 generating reactions</w:t>
      </w:r>
      <w:r w:rsidR="00C12C02" w:rsidRPr="00E370F6">
        <w:rPr>
          <w:bCs/>
        </w:rPr>
        <w:t xml:space="preserve"> to ensure malate</w:t>
      </w:r>
      <w:r w:rsidR="00C12C02">
        <w:rPr>
          <w:bCs/>
        </w:rPr>
        <w:t xml:space="preserve"> shunt </w:t>
      </w:r>
      <w:r w:rsidR="001558ED">
        <w:rPr>
          <w:bCs/>
        </w:rPr>
        <w:t>operability</w:t>
      </w:r>
      <w:r w:rsidR="00C12C02">
        <w:rPr>
          <w:bCs/>
        </w:rPr>
        <w:t xml:space="preserve"> under wild-type conditions. We also observe that replacing GAPDH and PGK with </w:t>
      </w:r>
      <w:r w:rsidR="00AB421A" w:rsidRPr="00AB421A">
        <w:rPr>
          <w:bCs/>
        </w:rPr>
        <w:t>NADP-dependent glyceraldehyde 3-phosphate dehydrogenase</w:t>
      </w:r>
      <w:r w:rsidR="00793978" w:rsidRPr="009E3E15">
        <w:rPr>
          <w:bCs/>
        </w:rPr>
        <w:t xml:space="preserve"> (GAPN)</w:t>
      </w:r>
      <w:r w:rsidR="00824B2E">
        <w:rPr>
          <w:bCs/>
        </w:rPr>
        <w:t xml:space="preserve"> </w:t>
      </w:r>
      <w:r w:rsidR="00C12C02">
        <w:rPr>
          <w:bCs/>
        </w:rPr>
        <w:t>significantly improves the pathway MDF (&gt;4) and overcome</w:t>
      </w:r>
      <w:r w:rsidR="00F062BC">
        <w:rPr>
          <w:bCs/>
        </w:rPr>
        <w:t>s</w:t>
      </w:r>
      <w:r w:rsidR="00C12C02">
        <w:rPr>
          <w:bCs/>
        </w:rPr>
        <w:t xml:space="preserve"> thermodynamic hindrance of GAPDH</w:t>
      </w:r>
      <w:r w:rsidR="00FA659A">
        <w:rPr>
          <w:bCs/>
        </w:rPr>
        <w:t xml:space="preserve"> </w:t>
      </w:r>
      <w:r w:rsidR="00C34852">
        <w:rPr>
          <w:bCs/>
        </w:rPr>
        <w:t>(</w:t>
      </w:r>
      <w:r w:rsidR="00C34852" w:rsidRPr="000858F6">
        <w:rPr>
          <w:bCs/>
        </w:rPr>
        <w:t>by replacing NADH with NADPH)</w:t>
      </w:r>
      <w:r w:rsidR="00C34852">
        <w:rPr>
          <w:bCs/>
        </w:rPr>
        <w:t xml:space="preserve"> </w:t>
      </w:r>
      <w:r w:rsidR="00C12C02">
        <w:rPr>
          <w:bCs/>
        </w:rPr>
        <w:t>under ethanol stress at the expense of ATP generation</w:t>
      </w:r>
      <w:r w:rsidR="00824B2E">
        <w:rPr>
          <w:bCs/>
        </w:rPr>
        <w:t xml:space="preserve">.  </w:t>
      </w:r>
      <w:r w:rsidR="00824B2E" w:rsidRPr="009E3E15">
        <w:rPr>
          <w:bCs/>
        </w:rPr>
        <w:t>Ultimately,</w:t>
      </w:r>
      <w:r w:rsidR="00824B2E">
        <w:rPr>
          <w:bCs/>
        </w:rPr>
        <w:t xml:space="preserve"> </w:t>
      </w:r>
      <w:r w:rsidR="00D91549">
        <w:rPr>
          <w:bCs/>
        </w:rPr>
        <w:t xml:space="preserve">the thermodynamic analysis of </w:t>
      </w:r>
      <w:r w:rsidR="001558ED">
        <w:rPr>
          <w:bCs/>
        </w:rPr>
        <w:t>all possible</w:t>
      </w:r>
      <w:r w:rsidR="00D91549">
        <w:rPr>
          <w:bCs/>
        </w:rPr>
        <w:t xml:space="preserve"> genetic interventions reveals that</w:t>
      </w:r>
      <w:r w:rsidR="000978F0">
        <w:rPr>
          <w:bCs/>
        </w:rPr>
        <w:t xml:space="preserve"> </w:t>
      </w:r>
      <w:r w:rsidR="00267F35">
        <w:rPr>
          <w:bCs/>
        </w:rPr>
        <w:t xml:space="preserve">changing the cofactor association of PFK reaction to ATP and </w:t>
      </w:r>
      <w:r w:rsidR="000978F0">
        <w:rPr>
          <w:bCs/>
        </w:rPr>
        <w:t xml:space="preserve">ADH reaction to </w:t>
      </w:r>
      <w:r w:rsidR="00D91549">
        <w:rPr>
          <w:bCs/>
        </w:rPr>
        <w:t xml:space="preserve">NADPH </w:t>
      </w:r>
      <w:r w:rsidR="000978F0">
        <w:rPr>
          <w:bCs/>
        </w:rPr>
        <w:t xml:space="preserve">improves the driving force of ethanol production while allowing for ATP generation to </w:t>
      </w:r>
      <w:r w:rsidR="00FA659A">
        <w:rPr>
          <w:bCs/>
        </w:rPr>
        <w:t>sustain</w:t>
      </w:r>
      <w:r w:rsidR="000978F0">
        <w:rPr>
          <w:bCs/>
        </w:rPr>
        <w:t xml:space="preserve"> cell growth</w:t>
      </w:r>
      <w:r w:rsidR="00FA659A">
        <w:rPr>
          <w:bCs/>
        </w:rPr>
        <w:t xml:space="preserve"> resulting in</w:t>
      </w:r>
      <w:r w:rsidR="00300DF4" w:rsidRPr="009E3E15">
        <w:rPr>
          <w:bCs/>
        </w:rPr>
        <w:t xml:space="preserve"> an </w:t>
      </w:r>
      <w:r w:rsidR="000978F0">
        <w:rPr>
          <w:bCs/>
        </w:rPr>
        <w:t xml:space="preserve">efficient </w:t>
      </w:r>
      <w:r w:rsidR="00BC7A81" w:rsidRPr="009E3E15">
        <w:rPr>
          <w:bCs/>
        </w:rPr>
        <w:t xml:space="preserve">ethanol </w:t>
      </w:r>
      <w:r w:rsidR="00300DF4" w:rsidRPr="009E3E15">
        <w:rPr>
          <w:bCs/>
        </w:rPr>
        <w:t>overproducing strain</w:t>
      </w:r>
      <w:r w:rsidR="00595344">
        <w:rPr>
          <w:bCs/>
        </w:rPr>
        <w:t>.</w:t>
      </w:r>
    </w:p>
    <w:p w14:paraId="232B9CB4" w14:textId="0EC4E144" w:rsidR="009B4986" w:rsidRPr="009E3E15" w:rsidRDefault="009B4986" w:rsidP="009E3E15">
      <w:pPr>
        <w:spacing w:line="480" w:lineRule="auto"/>
        <w:jc w:val="both"/>
        <w:rPr>
          <w:bCs/>
        </w:rPr>
      </w:pPr>
    </w:p>
    <w:p w14:paraId="0B53DA09" w14:textId="49EC3FA0" w:rsidR="005F1789" w:rsidRPr="009E3E15" w:rsidRDefault="00762127" w:rsidP="009E3E15">
      <w:pPr>
        <w:keepNext/>
        <w:spacing w:line="480" w:lineRule="auto"/>
        <w:jc w:val="both"/>
      </w:pPr>
      <w:r>
        <w:rPr>
          <w:b/>
          <w:bCs/>
          <w:noProof/>
        </w:rPr>
        <w:drawing>
          <wp:inline distT="0" distB="0" distL="0" distR="0" wp14:anchorId="58C271DF" wp14:editId="083A1A76">
            <wp:extent cx="6320155" cy="1210236"/>
            <wp:effectExtent l="0" t="0" r="4445" b="9525"/>
            <wp:docPr id="5" name="Picture 5" descr="Ctherm_glycolysis_map_with_mut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herm_glycolysis_map_with_mutants.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71275"/>
                    <a:stretch/>
                  </pic:blipFill>
                  <pic:spPr bwMode="auto">
                    <a:xfrm>
                      <a:off x="0" y="0"/>
                      <a:ext cx="6320155" cy="1210236"/>
                    </a:xfrm>
                    <a:prstGeom prst="rect">
                      <a:avLst/>
                    </a:prstGeom>
                    <a:noFill/>
                    <a:ln>
                      <a:noFill/>
                    </a:ln>
                    <a:extLst>
                      <a:ext uri="{53640926-AAD7-44D8-BBD7-CCE9431645EC}">
                        <a14:shadowObscured xmlns:a14="http://schemas.microsoft.com/office/drawing/2010/main"/>
                      </a:ext>
                    </a:extLst>
                  </pic:spPr>
                </pic:pic>
              </a:graphicData>
            </a:graphic>
          </wp:inline>
        </w:drawing>
      </w:r>
    </w:p>
    <w:p w14:paraId="085C7537" w14:textId="386C5C72" w:rsid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sidRPr="0071375B">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xml:space="preserve">: Reactions and cofactors highlighted in black are present in all cases, those highlighted in red are replaced by those highlighted by green in the corresponding mutants, i.e. </w:t>
      </w:r>
      <w:r w:rsidR="005D6246">
        <w:rPr>
          <w:rFonts w:ascii="Times New Roman" w:hAnsi="Times New Roman" w:cs="Times New Roman"/>
          <w:i w:val="0"/>
          <w:color w:val="000000" w:themeColor="text1"/>
          <w:sz w:val="20"/>
        </w:rPr>
        <w:t xml:space="preserve">we </w:t>
      </w:r>
      <w:r w:rsidRPr="0071375B">
        <w:rPr>
          <w:rFonts w:ascii="Times New Roman" w:hAnsi="Times New Roman" w:cs="Times New Roman"/>
          <w:i w:val="0"/>
          <w:color w:val="000000" w:themeColor="text1"/>
          <w:sz w:val="20"/>
        </w:rPr>
        <w:t>replac</w:t>
      </w:r>
      <w:r w:rsidR="005D6246">
        <w:rPr>
          <w:rFonts w:ascii="Times New Roman" w:hAnsi="Times New Roman" w:cs="Times New Roman"/>
          <w:i w:val="0"/>
          <w:color w:val="000000" w:themeColor="text1"/>
          <w:sz w:val="20"/>
        </w:rPr>
        <w:t>e</w:t>
      </w:r>
      <w:r w:rsidRPr="0071375B">
        <w:rPr>
          <w:rFonts w:ascii="Times New Roman" w:hAnsi="Times New Roman" w:cs="Times New Roman"/>
          <w:i w:val="0"/>
          <w:color w:val="000000" w:themeColor="text1"/>
          <w:sz w:val="20"/>
        </w:rPr>
        <w:t xml:space="preserve"> </w:t>
      </w:r>
      <w:r w:rsidR="00011295">
        <w:rPr>
          <w:rFonts w:ascii="Times New Roman" w:hAnsi="Times New Roman" w:cs="Times New Roman"/>
          <w:i w:val="0"/>
          <w:color w:val="000000" w:themeColor="text1"/>
          <w:sz w:val="20"/>
        </w:rPr>
        <w:t xml:space="preserve">1) cellobiose </w:t>
      </w:r>
      <w:proofErr w:type="spellStart"/>
      <w:r w:rsidR="00011295">
        <w:rPr>
          <w:rFonts w:ascii="Times New Roman" w:hAnsi="Times New Roman" w:cs="Times New Roman"/>
          <w:i w:val="0"/>
          <w:color w:val="000000" w:themeColor="text1"/>
          <w:sz w:val="20"/>
        </w:rPr>
        <w:t>hydydrolase</w:t>
      </w:r>
      <w:proofErr w:type="spellEnd"/>
      <w:r w:rsidR="00011295">
        <w:rPr>
          <w:rFonts w:ascii="Times New Roman" w:hAnsi="Times New Roman" w:cs="Times New Roman"/>
          <w:i w:val="0"/>
          <w:color w:val="000000" w:themeColor="text1"/>
          <w:sz w:val="20"/>
        </w:rPr>
        <w:t xml:space="preserve"> (</w:t>
      </w:r>
      <w:proofErr w:type="spellStart"/>
      <w:r w:rsidR="00011295">
        <w:rPr>
          <w:rFonts w:ascii="Times New Roman" w:hAnsi="Times New Roman" w:cs="Times New Roman"/>
          <w:i w:val="0"/>
          <w:color w:val="000000" w:themeColor="text1"/>
          <w:sz w:val="20"/>
        </w:rPr>
        <w:t>CellbP</w:t>
      </w:r>
      <w:proofErr w:type="spellEnd"/>
      <w:r w:rsidR="00011295">
        <w:rPr>
          <w:rFonts w:ascii="Times New Roman" w:hAnsi="Times New Roman" w:cs="Times New Roman"/>
          <w:i w:val="0"/>
          <w:color w:val="000000" w:themeColor="text1"/>
          <w:sz w:val="20"/>
        </w:rPr>
        <w:t xml:space="preserve">) with </w:t>
      </w:r>
      <w:proofErr w:type="spellStart"/>
      <w:r w:rsidR="00011295">
        <w:rPr>
          <w:rFonts w:ascii="Times New Roman" w:hAnsi="Times New Roman" w:cs="Times New Roman"/>
          <w:i w:val="0"/>
          <w:color w:val="000000" w:themeColor="text1"/>
          <w:sz w:val="20"/>
        </w:rPr>
        <w:t>betaglucosidase</w:t>
      </w:r>
      <w:proofErr w:type="spellEnd"/>
      <w:r w:rsidR="00011295">
        <w:rPr>
          <w:rFonts w:ascii="Times New Roman" w:hAnsi="Times New Roman" w:cs="Times New Roman"/>
          <w:i w:val="0"/>
          <w:color w:val="000000" w:themeColor="text1"/>
          <w:sz w:val="20"/>
        </w:rPr>
        <w:t xml:space="preserve"> (BGL) 2) GTP/GDP with ATP/ADP as cofactors for </w:t>
      </w:r>
      <w:proofErr w:type="spellStart"/>
      <w:r w:rsidR="00011295">
        <w:rPr>
          <w:rFonts w:ascii="Times New Roman" w:hAnsi="Times New Roman" w:cs="Times New Roman"/>
          <w:i w:val="0"/>
          <w:color w:val="000000" w:themeColor="text1"/>
          <w:sz w:val="20"/>
        </w:rPr>
        <w:t>gluckokinase</w:t>
      </w:r>
      <w:proofErr w:type="spellEnd"/>
      <w:r w:rsidR="00011295">
        <w:rPr>
          <w:rFonts w:ascii="Times New Roman" w:hAnsi="Times New Roman" w:cs="Times New Roman"/>
          <w:i w:val="0"/>
          <w:color w:val="000000" w:themeColor="text1"/>
          <w:sz w:val="20"/>
        </w:rPr>
        <w:t xml:space="preserve"> 3</w:t>
      </w:r>
      <w:r w:rsidRPr="0071375B">
        <w:rPr>
          <w:rFonts w:ascii="Times New Roman" w:hAnsi="Times New Roman" w:cs="Times New Roman"/>
          <w:i w:val="0"/>
          <w:color w:val="000000" w:themeColor="text1"/>
          <w:sz w:val="20"/>
        </w:rPr>
        <w:t xml:space="preserve">) PPi/Pi with ATP/ADP as cofactors for PFK, </w:t>
      </w:r>
      <w:r w:rsidR="00011295">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sidR="00011295">
        <w:rPr>
          <w:rFonts w:ascii="Times New Roman" w:hAnsi="Times New Roman" w:cs="Times New Roman"/>
          <w:i w:val="0"/>
          <w:color w:val="000000" w:themeColor="text1"/>
          <w:sz w:val="20"/>
        </w:rPr>
        <w:t xml:space="preserve">5) GTP/GDP with ATP/ADP as cofactors for </w:t>
      </w:r>
      <w:r w:rsidR="00011295" w:rsidRPr="0071375B">
        <w:rPr>
          <w:rFonts w:ascii="Times New Roman" w:hAnsi="Times New Roman" w:cs="Times New Roman"/>
          <w:i w:val="0"/>
          <w:color w:val="000000" w:themeColor="text1"/>
          <w:sz w:val="20"/>
        </w:rPr>
        <w:t xml:space="preserve">phosphoglycerate kinase (PGK) </w:t>
      </w:r>
      <w:r w:rsidR="00011295">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sidR="00011295">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xml:space="preserve">) NADH/NAD with NADPH/NADP as cofactors for aldehyde dehydrogenase, and </w:t>
      </w:r>
      <w:r w:rsidR="00011295">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NAD with NADPH/NADP as cofactors for alcohol dehydrogenase</w:t>
      </w:r>
    </w:p>
    <w:p w14:paraId="41CC9D75" w14:textId="77777777" w:rsidR="00C34852" w:rsidRPr="009E3E15" w:rsidRDefault="00C34852" w:rsidP="002D5460">
      <w:pPr>
        <w:jc w:val="both"/>
        <w:outlineLvl w:val="0"/>
      </w:pPr>
      <w:r w:rsidRPr="009E3E15">
        <w:rPr>
          <w:b/>
        </w:rPr>
        <w:lastRenderedPageBreak/>
        <w:t xml:space="preserve">Table </w:t>
      </w:r>
      <w:r>
        <w:rPr>
          <w:b/>
        </w:rPr>
        <w:t>1</w:t>
      </w:r>
      <w:r w:rsidRPr="009E3E15">
        <w:rPr>
          <w:b/>
        </w:rPr>
        <w:t>.</w:t>
      </w:r>
      <w:r>
        <w:t xml:space="preserve"> Reaction in Wild-type </w:t>
      </w:r>
      <w:r w:rsidRPr="004B19BC">
        <w:rPr>
          <w:i/>
        </w:rPr>
        <w:t>C. thermocellum</w:t>
      </w:r>
      <w:r w:rsidRPr="004B19BC">
        <w:t xml:space="preserve"> and the corresponding replacements</w:t>
      </w:r>
      <w:r>
        <w:rPr>
          <w:i/>
        </w:rPr>
        <w:t xml:space="preserve"> </w:t>
      </w:r>
      <w: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17"/>
        <w:gridCol w:w="3696"/>
        <w:gridCol w:w="1345"/>
        <w:gridCol w:w="3667"/>
      </w:tblGrid>
      <w:tr w:rsidR="00C34852" w:rsidRPr="00837B2F" w14:paraId="7E53EEB3" w14:textId="77777777" w:rsidTr="008D7460">
        <w:trPr>
          <w:trHeight w:val="283"/>
        </w:trPr>
        <w:tc>
          <w:tcPr>
            <w:tcW w:w="5013" w:type="dxa"/>
            <w:gridSpan w:val="2"/>
            <w:tcBorders>
              <w:top w:val="single" w:sz="4" w:space="0" w:color="00000A"/>
              <w:bottom w:val="single" w:sz="4" w:space="0" w:color="00000A"/>
              <w:right w:val="single" w:sz="4" w:space="0" w:color="auto"/>
            </w:tcBorders>
            <w:shd w:val="clear" w:color="auto" w:fill="auto"/>
            <w:vAlign w:val="center"/>
          </w:tcPr>
          <w:p w14:paraId="61C16E43" w14:textId="77777777" w:rsidR="00C34852" w:rsidRPr="00837B2F" w:rsidRDefault="00C34852" w:rsidP="00C34852">
            <w:pPr>
              <w:jc w:val="center"/>
              <w:rPr>
                <w:rFonts w:eastAsia="Times New Roman"/>
              </w:rPr>
            </w:pPr>
            <w:r w:rsidRPr="00837B2F">
              <w:rPr>
                <w:rFonts w:eastAsia="Times New Roman"/>
              </w:rPr>
              <w:t>Wild-type</w:t>
            </w:r>
          </w:p>
        </w:tc>
        <w:tc>
          <w:tcPr>
            <w:tcW w:w="5012" w:type="dxa"/>
            <w:gridSpan w:val="2"/>
            <w:tcBorders>
              <w:top w:val="single" w:sz="4" w:space="0" w:color="00000A"/>
              <w:left w:val="single" w:sz="4" w:space="0" w:color="auto"/>
              <w:bottom w:val="single" w:sz="4" w:space="0" w:color="00000A"/>
            </w:tcBorders>
            <w:shd w:val="clear" w:color="auto" w:fill="auto"/>
            <w:vAlign w:val="center"/>
          </w:tcPr>
          <w:p w14:paraId="54AFFB99" w14:textId="77777777" w:rsidR="00C34852" w:rsidRPr="00837B2F" w:rsidRDefault="00C34852" w:rsidP="00C34852">
            <w:pPr>
              <w:jc w:val="center"/>
              <w:rPr>
                <w:rFonts w:eastAsia="Times New Roman"/>
              </w:rPr>
            </w:pPr>
            <w:r>
              <w:rPr>
                <w:rFonts w:eastAsia="Times New Roman"/>
              </w:rPr>
              <w:t>Replaced with</w:t>
            </w:r>
          </w:p>
        </w:tc>
      </w:tr>
      <w:tr w:rsidR="00C34852" w:rsidRPr="00837B2F" w14:paraId="33E435B8" w14:textId="77777777" w:rsidTr="00C34852">
        <w:trPr>
          <w:trHeight w:val="283"/>
        </w:trPr>
        <w:tc>
          <w:tcPr>
            <w:tcW w:w="1317" w:type="dxa"/>
            <w:tcBorders>
              <w:top w:val="single" w:sz="4" w:space="0" w:color="00000A"/>
              <w:bottom w:val="single" w:sz="4" w:space="0" w:color="00000A"/>
            </w:tcBorders>
            <w:shd w:val="clear" w:color="auto" w:fill="auto"/>
            <w:vAlign w:val="center"/>
          </w:tcPr>
          <w:p w14:paraId="74F94C39" w14:textId="77777777" w:rsidR="00C34852" w:rsidRPr="00837B2F" w:rsidRDefault="00C34852" w:rsidP="008D7460">
            <w:pPr>
              <w:rPr>
                <w:rFonts w:eastAsia="Times New Roman"/>
              </w:rPr>
            </w:pPr>
            <w:r w:rsidRPr="00837B2F">
              <w:rPr>
                <w:rFonts w:eastAsia="Times New Roman"/>
              </w:rPr>
              <w:t>Reaction name</w:t>
            </w:r>
          </w:p>
        </w:tc>
        <w:tc>
          <w:tcPr>
            <w:tcW w:w="3696" w:type="dxa"/>
            <w:tcBorders>
              <w:top w:val="single" w:sz="4" w:space="0" w:color="00000A"/>
              <w:bottom w:val="single" w:sz="4" w:space="0" w:color="00000A"/>
              <w:right w:val="single" w:sz="4" w:space="0" w:color="auto"/>
            </w:tcBorders>
            <w:shd w:val="clear" w:color="auto" w:fill="auto"/>
            <w:vAlign w:val="center"/>
          </w:tcPr>
          <w:p w14:paraId="1AEE2903" w14:textId="77777777" w:rsidR="00C34852" w:rsidRPr="00837B2F" w:rsidRDefault="00C34852" w:rsidP="008D7460">
            <w:r w:rsidRPr="00837B2F">
              <w:rPr>
                <w:rFonts w:eastAsia="Times New Roman"/>
              </w:rPr>
              <w:t>Equation</w:t>
            </w:r>
          </w:p>
        </w:tc>
        <w:tc>
          <w:tcPr>
            <w:tcW w:w="1345" w:type="dxa"/>
            <w:tcBorders>
              <w:top w:val="single" w:sz="4" w:space="0" w:color="00000A"/>
              <w:left w:val="single" w:sz="4" w:space="0" w:color="auto"/>
              <w:bottom w:val="single" w:sz="4" w:space="0" w:color="00000A"/>
            </w:tcBorders>
            <w:shd w:val="clear" w:color="auto" w:fill="auto"/>
            <w:vAlign w:val="center"/>
          </w:tcPr>
          <w:p w14:paraId="3DA806C5" w14:textId="77777777" w:rsidR="00C34852" w:rsidRPr="00837B2F" w:rsidRDefault="00C34852" w:rsidP="008D7460">
            <w:pPr>
              <w:rPr>
                <w:rFonts w:eastAsia="Times New Roman"/>
              </w:rPr>
            </w:pPr>
            <w:r w:rsidRPr="00837B2F">
              <w:rPr>
                <w:rFonts w:eastAsia="Times New Roman"/>
              </w:rPr>
              <w:t>Reaction name</w:t>
            </w:r>
          </w:p>
        </w:tc>
        <w:tc>
          <w:tcPr>
            <w:tcW w:w="3667" w:type="dxa"/>
            <w:tcBorders>
              <w:top w:val="single" w:sz="4" w:space="0" w:color="00000A"/>
              <w:bottom w:val="single" w:sz="4" w:space="0" w:color="00000A"/>
            </w:tcBorders>
            <w:shd w:val="clear" w:color="auto" w:fill="auto"/>
            <w:vAlign w:val="center"/>
          </w:tcPr>
          <w:p w14:paraId="7218939F" w14:textId="77777777" w:rsidR="00C34852" w:rsidRPr="00837B2F" w:rsidRDefault="00C34852" w:rsidP="008D7460">
            <w:pPr>
              <w:rPr>
                <w:rFonts w:eastAsia="Times New Roman"/>
              </w:rPr>
            </w:pPr>
            <w:r w:rsidRPr="00837B2F">
              <w:rPr>
                <w:rFonts w:eastAsia="Times New Roman"/>
              </w:rPr>
              <w:t>Equation</w:t>
            </w:r>
          </w:p>
        </w:tc>
      </w:tr>
      <w:tr w:rsidR="00C34852" w:rsidRPr="00837B2F" w14:paraId="08807B98" w14:textId="77777777" w:rsidTr="00C34852">
        <w:trPr>
          <w:trHeight w:val="412"/>
        </w:trPr>
        <w:tc>
          <w:tcPr>
            <w:tcW w:w="1317" w:type="dxa"/>
            <w:tcBorders>
              <w:top w:val="single" w:sz="4" w:space="0" w:color="00000A"/>
              <w:bottom w:val="single" w:sz="4" w:space="0" w:color="00000A"/>
            </w:tcBorders>
            <w:shd w:val="clear" w:color="auto" w:fill="auto"/>
            <w:vAlign w:val="center"/>
          </w:tcPr>
          <w:p w14:paraId="54EDB087" w14:textId="77777777" w:rsidR="00C34852" w:rsidRPr="00837B2F" w:rsidRDefault="00C34852" w:rsidP="008D7460">
            <w:pPr>
              <w:rPr>
                <w:rFonts w:eastAsia="Times New Roman"/>
              </w:rPr>
            </w:pPr>
            <w:r w:rsidRPr="00011295">
              <w:rPr>
                <w:rFonts w:eastAsia="Times New Roman"/>
                <w:sz w:val="22"/>
              </w:rPr>
              <w:t>CBP</w:t>
            </w:r>
          </w:p>
        </w:tc>
        <w:tc>
          <w:tcPr>
            <w:tcW w:w="3696" w:type="dxa"/>
            <w:tcBorders>
              <w:top w:val="single" w:sz="4" w:space="0" w:color="00000A"/>
              <w:bottom w:val="single" w:sz="4" w:space="0" w:color="00000A"/>
              <w:right w:val="single" w:sz="4" w:space="0" w:color="auto"/>
            </w:tcBorders>
            <w:shd w:val="clear" w:color="auto" w:fill="auto"/>
            <w:vAlign w:val="center"/>
          </w:tcPr>
          <w:p w14:paraId="3D9A1F55" w14:textId="77777777" w:rsidR="00C34852" w:rsidRPr="00837B2F" w:rsidRDefault="00C34852" w:rsidP="008D7460">
            <w:pPr>
              <w:rPr>
                <w:rFonts w:eastAsia="Times New Roman"/>
                <w:color w:val="000000"/>
                <w:sz w:val="22"/>
                <w:szCs w:val="22"/>
              </w:rPr>
            </w:pPr>
            <w:r w:rsidRPr="00DC33EF">
              <w:rPr>
                <w:rFonts w:eastAsia="Times New Roman"/>
                <w:color w:val="000000"/>
                <w:sz w:val="22"/>
                <w:szCs w:val="22"/>
              </w:rPr>
              <w:t>pi + cellb &lt;=&gt; glc-D + g1p</w:t>
            </w:r>
          </w:p>
        </w:tc>
        <w:tc>
          <w:tcPr>
            <w:tcW w:w="1345" w:type="dxa"/>
            <w:tcBorders>
              <w:top w:val="single" w:sz="4" w:space="0" w:color="00000A"/>
              <w:left w:val="single" w:sz="4" w:space="0" w:color="auto"/>
              <w:bottom w:val="single" w:sz="4" w:space="0" w:color="00000A"/>
            </w:tcBorders>
            <w:shd w:val="clear" w:color="auto" w:fill="auto"/>
            <w:vAlign w:val="center"/>
          </w:tcPr>
          <w:p w14:paraId="5CB0D6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BGL</w:t>
            </w:r>
          </w:p>
        </w:tc>
        <w:tc>
          <w:tcPr>
            <w:tcW w:w="3667" w:type="dxa"/>
            <w:tcBorders>
              <w:top w:val="single" w:sz="4" w:space="0" w:color="00000A"/>
              <w:bottom w:val="single" w:sz="4" w:space="0" w:color="00000A"/>
            </w:tcBorders>
            <w:shd w:val="clear" w:color="auto" w:fill="auto"/>
            <w:vAlign w:val="center"/>
          </w:tcPr>
          <w:p w14:paraId="07133FB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cellb + h2o &lt;=&gt;2 glc-D</w:t>
            </w:r>
          </w:p>
        </w:tc>
      </w:tr>
      <w:tr w:rsidR="00C34852" w:rsidRPr="00837B2F" w14:paraId="48B16531" w14:textId="77777777" w:rsidTr="00C34852">
        <w:trPr>
          <w:trHeight w:val="412"/>
        </w:trPr>
        <w:tc>
          <w:tcPr>
            <w:tcW w:w="1317" w:type="dxa"/>
            <w:tcBorders>
              <w:top w:val="single" w:sz="4" w:space="0" w:color="00000A"/>
              <w:bottom w:val="single" w:sz="4" w:space="0" w:color="00000A"/>
            </w:tcBorders>
            <w:shd w:val="clear" w:color="auto" w:fill="auto"/>
            <w:vAlign w:val="center"/>
          </w:tcPr>
          <w:p w14:paraId="4412327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GTP</w:t>
            </w:r>
          </w:p>
        </w:tc>
        <w:tc>
          <w:tcPr>
            <w:tcW w:w="3696" w:type="dxa"/>
            <w:tcBorders>
              <w:top w:val="single" w:sz="4" w:space="0" w:color="00000A"/>
              <w:bottom w:val="single" w:sz="4" w:space="0" w:color="00000A"/>
              <w:right w:val="single" w:sz="4" w:space="0" w:color="auto"/>
            </w:tcBorders>
            <w:shd w:val="clear" w:color="auto" w:fill="auto"/>
            <w:vAlign w:val="center"/>
          </w:tcPr>
          <w:p w14:paraId="0926B43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gtp &lt;=&gt; g6p + gdp</w:t>
            </w:r>
          </w:p>
        </w:tc>
        <w:tc>
          <w:tcPr>
            <w:tcW w:w="1345" w:type="dxa"/>
            <w:tcBorders>
              <w:top w:val="single" w:sz="4" w:space="0" w:color="00000A"/>
              <w:left w:val="single" w:sz="4" w:space="0" w:color="auto"/>
              <w:bottom w:val="single" w:sz="4" w:space="0" w:color="00000A"/>
            </w:tcBorders>
            <w:shd w:val="clear" w:color="auto" w:fill="auto"/>
            <w:vAlign w:val="center"/>
          </w:tcPr>
          <w:p w14:paraId="2CDC18D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ATP</w:t>
            </w:r>
          </w:p>
        </w:tc>
        <w:tc>
          <w:tcPr>
            <w:tcW w:w="3667" w:type="dxa"/>
            <w:tcBorders>
              <w:top w:val="single" w:sz="4" w:space="0" w:color="00000A"/>
              <w:bottom w:val="single" w:sz="4" w:space="0" w:color="00000A"/>
            </w:tcBorders>
            <w:shd w:val="clear" w:color="auto" w:fill="auto"/>
            <w:vAlign w:val="center"/>
          </w:tcPr>
          <w:p w14:paraId="12B1C3C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atp &lt;=&gt; g6p + adp</w:t>
            </w:r>
          </w:p>
        </w:tc>
      </w:tr>
      <w:tr w:rsidR="00C34852" w:rsidRPr="00837B2F" w14:paraId="4958D436" w14:textId="77777777" w:rsidTr="00C34852">
        <w:trPr>
          <w:trHeight w:val="412"/>
        </w:trPr>
        <w:tc>
          <w:tcPr>
            <w:tcW w:w="1317" w:type="dxa"/>
            <w:tcBorders>
              <w:top w:val="single" w:sz="4" w:space="0" w:color="00000A"/>
              <w:bottom w:val="single" w:sz="4" w:space="0" w:color="00000A"/>
            </w:tcBorders>
            <w:shd w:val="clear" w:color="auto" w:fill="auto"/>
            <w:vAlign w:val="center"/>
          </w:tcPr>
          <w:p w14:paraId="5883DA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PPi</w:t>
            </w:r>
          </w:p>
        </w:tc>
        <w:tc>
          <w:tcPr>
            <w:tcW w:w="3696" w:type="dxa"/>
            <w:tcBorders>
              <w:top w:val="single" w:sz="4" w:space="0" w:color="00000A"/>
              <w:bottom w:val="single" w:sz="4" w:space="0" w:color="00000A"/>
              <w:right w:val="single" w:sz="4" w:space="0" w:color="auto"/>
            </w:tcBorders>
            <w:shd w:val="clear" w:color="auto" w:fill="auto"/>
            <w:vAlign w:val="center"/>
          </w:tcPr>
          <w:p w14:paraId="556F8CB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i + f6p &lt;=&gt; pi + fdp + h</w:t>
            </w:r>
          </w:p>
        </w:tc>
        <w:tc>
          <w:tcPr>
            <w:tcW w:w="1345" w:type="dxa"/>
            <w:tcBorders>
              <w:top w:val="single" w:sz="4" w:space="0" w:color="00000A"/>
              <w:left w:val="single" w:sz="4" w:space="0" w:color="auto"/>
              <w:bottom w:val="single" w:sz="4" w:space="0" w:color="00000A"/>
            </w:tcBorders>
            <w:shd w:val="clear" w:color="auto" w:fill="auto"/>
            <w:vAlign w:val="center"/>
          </w:tcPr>
          <w:p w14:paraId="33758F0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ATP</w:t>
            </w:r>
          </w:p>
        </w:tc>
        <w:tc>
          <w:tcPr>
            <w:tcW w:w="3667" w:type="dxa"/>
            <w:tcBorders>
              <w:top w:val="single" w:sz="4" w:space="0" w:color="00000A"/>
              <w:bottom w:val="single" w:sz="4" w:space="0" w:color="00000A"/>
            </w:tcBorders>
            <w:shd w:val="clear" w:color="auto" w:fill="auto"/>
            <w:vAlign w:val="center"/>
          </w:tcPr>
          <w:p w14:paraId="3FFC33B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tp + f6p &lt;=&gt; adp + fdp</w:t>
            </w:r>
          </w:p>
        </w:tc>
      </w:tr>
      <w:tr w:rsidR="00C34852" w:rsidRPr="00837B2F" w14:paraId="4E1CB734" w14:textId="77777777" w:rsidTr="00C34852">
        <w:trPr>
          <w:trHeight w:val="412"/>
        </w:trPr>
        <w:tc>
          <w:tcPr>
            <w:tcW w:w="1317" w:type="dxa"/>
            <w:tcBorders>
              <w:top w:val="single" w:sz="4" w:space="0" w:color="00000A"/>
              <w:bottom w:val="single" w:sz="4" w:space="0" w:color="00000A"/>
            </w:tcBorders>
            <w:shd w:val="clear" w:color="auto" w:fill="auto"/>
            <w:vAlign w:val="center"/>
          </w:tcPr>
          <w:p w14:paraId="6FD2088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DH</w:t>
            </w:r>
          </w:p>
        </w:tc>
        <w:tc>
          <w:tcPr>
            <w:tcW w:w="3696" w:type="dxa"/>
            <w:tcBorders>
              <w:top w:val="single" w:sz="4" w:space="0" w:color="00000A"/>
              <w:bottom w:val="single" w:sz="4" w:space="0" w:color="00000A"/>
              <w:right w:val="single" w:sz="4" w:space="0" w:color="auto"/>
            </w:tcBorders>
            <w:shd w:val="clear" w:color="auto" w:fill="auto"/>
            <w:vAlign w:val="center"/>
          </w:tcPr>
          <w:p w14:paraId="679F5A3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i + nad + g3p &lt;=&gt; nadh + 13dpg</w:t>
            </w:r>
          </w:p>
        </w:tc>
        <w:tc>
          <w:tcPr>
            <w:tcW w:w="1345" w:type="dxa"/>
            <w:vMerge w:val="restart"/>
            <w:tcBorders>
              <w:top w:val="single" w:sz="4" w:space="0" w:color="00000A"/>
              <w:left w:val="single" w:sz="4" w:space="0" w:color="auto"/>
            </w:tcBorders>
            <w:shd w:val="clear" w:color="auto" w:fill="auto"/>
            <w:vAlign w:val="center"/>
          </w:tcPr>
          <w:p w14:paraId="675420E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N</w:t>
            </w:r>
          </w:p>
        </w:tc>
        <w:tc>
          <w:tcPr>
            <w:tcW w:w="3667" w:type="dxa"/>
            <w:vMerge w:val="restart"/>
            <w:tcBorders>
              <w:top w:val="single" w:sz="4" w:space="0" w:color="00000A"/>
            </w:tcBorders>
            <w:shd w:val="clear" w:color="auto" w:fill="auto"/>
            <w:vAlign w:val="center"/>
          </w:tcPr>
          <w:p w14:paraId="2180327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3p + nadp + h2o &lt;=&gt; 3pg + nadph</w:t>
            </w:r>
          </w:p>
        </w:tc>
      </w:tr>
      <w:tr w:rsidR="00C34852" w:rsidRPr="00837B2F" w14:paraId="252800F6" w14:textId="77777777" w:rsidTr="00C34852">
        <w:trPr>
          <w:trHeight w:val="412"/>
        </w:trPr>
        <w:tc>
          <w:tcPr>
            <w:tcW w:w="1317" w:type="dxa"/>
            <w:tcBorders>
              <w:top w:val="single" w:sz="4" w:space="0" w:color="00000A"/>
              <w:bottom w:val="single" w:sz="4" w:space="0" w:color="00000A"/>
            </w:tcBorders>
            <w:shd w:val="clear" w:color="auto" w:fill="auto"/>
            <w:vAlign w:val="center"/>
          </w:tcPr>
          <w:p w14:paraId="3EAD13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10D84F6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vMerge/>
            <w:tcBorders>
              <w:left w:val="single" w:sz="4" w:space="0" w:color="auto"/>
              <w:bottom w:val="single" w:sz="4" w:space="0" w:color="00000A"/>
            </w:tcBorders>
            <w:shd w:val="clear" w:color="auto" w:fill="auto"/>
            <w:vAlign w:val="center"/>
          </w:tcPr>
          <w:p w14:paraId="556BED4D"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287B819C" w14:textId="77777777" w:rsidR="00C34852" w:rsidRPr="00837B2F" w:rsidRDefault="00C34852" w:rsidP="008D7460">
            <w:pPr>
              <w:rPr>
                <w:rFonts w:eastAsia="Times New Roman"/>
                <w:color w:val="000000"/>
                <w:sz w:val="22"/>
                <w:szCs w:val="22"/>
              </w:rPr>
            </w:pPr>
          </w:p>
        </w:tc>
      </w:tr>
      <w:tr w:rsidR="00C34852" w:rsidRPr="00837B2F" w14:paraId="528B4271" w14:textId="77777777" w:rsidTr="00C34852">
        <w:trPr>
          <w:trHeight w:val="412"/>
        </w:trPr>
        <w:tc>
          <w:tcPr>
            <w:tcW w:w="1317" w:type="dxa"/>
            <w:tcBorders>
              <w:top w:val="single" w:sz="4" w:space="0" w:color="00000A"/>
              <w:bottom w:val="single" w:sz="4" w:space="0" w:color="00000A"/>
            </w:tcBorders>
            <w:shd w:val="clear" w:color="auto" w:fill="auto"/>
            <w:vAlign w:val="center"/>
          </w:tcPr>
          <w:p w14:paraId="0AB9953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0C9D38A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tcBorders>
              <w:top w:val="single" w:sz="4" w:space="0" w:color="00000A"/>
              <w:left w:val="single" w:sz="4" w:space="0" w:color="auto"/>
              <w:bottom w:val="single" w:sz="4" w:space="0" w:color="00000A"/>
            </w:tcBorders>
            <w:shd w:val="clear" w:color="auto" w:fill="auto"/>
            <w:vAlign w:val="center"/>
          </w:tcPr>
          <w:p w14:paraId="0692BC2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ATP</w:t>
            </w:r>
          </w:p>
        </w:tc>
        <w:tc>
          <w:tcPr>
            <w:tcW w:w="3667" w:type="dxa"/>
            <w:tcBorders>
              <w:top w:val="single" w:sz="4" w:space="0" w:color="00000A"/>
              <w:bottom w:val="single" w:sz="4" w:space="0" w:color="00000A"/>
            </w:tcBorders>
            <w:shd w:val="clear" w:color="auto" w:fill="auto"/>
            <w:vAlign w:val="center"/>
          </w:tcPr>
          <w:p w14:paraId="4647FB9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p + 13dpg &lt;=&gt; atp + 3pg</w:t>
            </w:r>
          </w:p>
        </w:tc>
      </w:tr>
      <w:tr w:rsidR="00C34852" w:rsidRPr="00837B2F" w14:paraId="2BCEA1B8" w14:textId="77777777" w:rsidTr="00C34852">
        <w:trPr>
          <w:trHeight w:val="412"/>
        </w:trPr>
        <w:tc>
          <w:tcPr>
            <w:tcW w:w="1317" w:type="dxa"/>
            <w:tcBorders>
              <w:top w:val="single" w:sz="4" w:space="0" w:color="00000A"/>
              <w:bottom w:val="single" w:sz="4" w:space="0" w:color="00000A"/>
            </w:tcBorders>
            <w:shd w:val="clear" w:color="auto" w:fill="auto"/>
            <w:vAlign w:val="center"/>
          </w:tcPr>
          <w:p w14:paraId="4380D58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tcBorders>
              <w:top w:val="single" w:sz="4" w:space="0" w:color="00000A"/>
              <w:bottom w:val="single" w:sz="4" w:space="0" w:color="00000A"/>
              <w:right w:val="single" w:sz="4" w:space="0" w:color="auto"/>
            </w:tcBorders>
            <w:shd w:val="clear" w:color="auto" w:fill="auto"/>
            <w:vAlign w:val="center"/>
          </w:tcPr>
          <w:p w14:paraId="408D364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ppi + pep &lt;=&gt; atp + pi + pyr + h </w:t>
            </w:r>
          </w:p>
        </w:tc>
        <w:tc>
          <w:tcPr>
            <w:tcW w:w="1345" w:type="dxa"/>
            <w:tcBorders>
              <w:top w:val="single" w:sz="4" w:space="0" w:color="00000A"/>
              <w:left w:val="single" w:sz="4" w:space="0" w:color="auto"/>
              <w:bottom w:val="single" w:sz="4" w:space="0" w:color="00000A"/>
            </w:tcBorders>
            <w:shd w:val="clear" w:color="auto" w:fill="auto"/>
            <w:vAlign w:val="center"/>
          </w:tcPr>
          <w:p w14:paraId="0468E4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YK</w:t>
            </w:r>
          </w:p>
        </w:tc>
        <w:tc>
          <w:tcPr>
            <w:tcW w:w="3667" w:type="dxa"/>
            <w:tcBorders>
              <w:top w:val="single" w:sz="4" w:space="0" w:color="00000A"/>
              <w:bottom w:val="single" w:sz="4" w:space="0" w:color="00000A"/>
            </w:tcBorders>
            <w:shd w:val="clear" w:color="auto" w:fill="auto"/>
            <w:vAlign w:val="center"/>
          </w:tcPr>
          <w:p w14:paraId="47192C8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dp + pep &lt;=&gt; pyr + atp </w:t>
            </w:r>
          </w:p>
        </w:tc>
      </w:tr>
      <w:tr w:rsidR="00C34852" w:rsidRPr="00837B2F" w14:paraId="474AC062" w14:textId="77777777" w:rsidTr="00C34852">
        <w:trPr>
          <w:trHeight w:val="412"/>
        </w:trPr>
        <w:tc>
          <w:tcPr>
            <w:tcW w:w="1317" w:type="dxa"/>
            <w:vMerge w:val="restart"/>
            <w:tcBorders>
              <w:top w:val="single" w:sz="4" w:space="0" w:color="00000A"/>
            </w:tcBorders>
            <w:shd w:val="clear" w:color="auto" w:fill="auto"/>
            <w:vAlign w:val="center"/>
          </w:tcPr>
          <w:p w14:paraId="311EE5C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vMerge w:val="restart"/>
            <w:tcBorders>
              <w:top w:val="single" w:sz="4" w:space="0" w:color="00000A"/>
              <w:right w:val="single" w:sz="4" w:space="0" w:color="auto"/>
            </w:tcBorders>
            <w:shd w:val="clear" w:color="auto" w:fill="auto"/>
            <w:vAlign w:val="center"/>
          </w:tcPr>
          <w:p w14:paraId="096236F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mp + ppi + pep &lt;=&gt; atp + pi + pyr + h</w:t>
            </w:r>
          </w:p>
        </w:tc>
        <w:tc>
          <w:tcPr>
            <w:tcW w:w="1345" w:type="dxa"/>
            <w:tcBorders>
              <w:top w:val="single" w:sz="4" w:space="0" w:color="00000A"/>
              <w:left w:val="single" w:sz="4" w:space="0" w:color="auto"/>
              <w:bottom w:val="single" w:sz="4" w:space="0" w:color="00000A"/>
            </w:tcBorders>
            <w:shd w:val="clear" w:color="auto" w:fill="auto"/>
            <w:vAlign w:val="center"/>
          </w:tcPr>
          <w:p w14:paraId="17E3B7F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EPCK</w:t>
            </w:r>
          </w:p>
        </w:tc>
        <w:tc>
          <w:tcPr>
            <w:tcW w:w="3667" w:type="dxa"/>
            <w:tcBorders>
              <w:top w:val="single" w:sz="4" w:space="0" w:color="00000A"/>
              <w:bottom w:val="single" w:sz="4" w:space="0" w:color="00000A"/>
            </w:tcBorders>
            <w:shd w:val="clear" w:color="auto" w:fill="auto"/>
            <w:vAlign w:val="center"/>
          </w:tcPr>
          <w:p w14:paraId="1615397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co2 + pep &lt;=&gt; gtp + oaa</w:t>
            </w:r>
          </w:p>
        </w:tc>
      </w:tr>
      <w:tr w:rsidR="00C34852" w:rsidRPr="00837B2F" w14:paraId="0115CE68" w14:textId="77777777" w:rsidTr="00C34852">
        <w:trPr>
          <w:trHeight w:val="412"/>
        </w:trPr>
        <w:tc>
          <w:tcPr>
            <w:tcW w:w="1317" w:type="dxa"/>
            <w:vMerge/>
            <w:shd w:val="clear" w:color="auto" w:fill="auto"/>
            <w:vAlign w:val="center"/>
          </w:tcPr>
          <w:p w14:paraId="19C338E2"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716A024D"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0AE739C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DH</w:t>
            </w:r>
          </w:p>
        </w:tc>
        <w:tc>
          <w:tcPr>
            <w:tcW w:w="3667" w:type="dxa"/>
            <w:tcBorders>
              <w:top w:val="single" w:sz="4" w:space="0" w:color="00000A"/>
              <w:bottom w:val="single" w:sz="4" w:space="0" w:color="00000A"/>
            </w:tcBorders>
            <w:shd w:val="clear" w:color="auto" w:fill="auto"/>
            <w:vAlign w:val="center"/>
          </w:tcPr>
          <w:p w14:paraId="639FB5F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h + oaa &lt;=&gt; nad + mal-L</w:t>
            </w:r>
          </w:p>
        </w:tc>
      </w:tr>
      <w:tr w:rsidR="00C34852" w:rsidRPr="00837B2F" w14:paraId="0F050D10" w14:textId="77777777" w:rsidTr="00C34852">
        <w:trPr>
          <w:trHeight w:val="412"/>
        </w:trPr>
        <w:tc>
          <w:tcPr>
            <w:tcW w:w="1317" w:type="dxa"/>
            <w:vMerge/>
            <w:shd w:val="clear" w:color="auto" w:fill="auto"/>
            <w:vAlign w:val="center"/>
          </w:tcPr>
          <w:p w14:paraId="3C9C2C4C"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4E5C2225"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3F96D62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E</w:t>
            </w:r>
          </w:p>
        </w:tc>
        <w:tc>
          <w:tcPr>
            <w:tcW w:w="3667" w:type="dxa"/>
            <w:tcBorders>
              <w:top w:val="single" w:sz="4" w:space="0" w:color="00000A"/>
              <w:bottom w:val="single" w:sz="4" w:space="0" w:color="00000A"/>
            </w:tcBorders>
            <w:shd w:val="clear" w:color="auto" w:fill="auto"/>
            <w:vAlign w:val="center"/>
          </w:tcPr>
          <w:p w14:paraId="18A1B7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p + mal-L &lt;=&gt; nadph + co2 + pyr</w:t>
            </w:r>
          </w:p>
        </w:tc>
      </w:tr>
      <w:tr w:rsidR="00C34852" w:rsidRPr="00837B2F" w14:paraId="30021C02" w14:textId="77777777" w:rsidTr="00C34852">
        <w:trPr>
          <w:trHeight w:val="412"/>
        </w:trPr>
        <w:tc>
          <w:tcPr>
            <w:tcW w:w="1317" w:type="dxa"/>
            <w:shd w:val="clear" w:color="auto" w:fill="auto"/>
            <w:vAlign w:val="center"/>
          </w:tcPr>
          <w:p w14:paraId="4FD2C5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OR</w:t>
            </w:r>
          </w:p>
        </w:tc>
        <w:tc>
          <w:tcPr>
            <w:tcW w:w="3696" w:type="dxa"/>
            <w:tcBorders>
              <w:right w:val="single" w:sz="4" w:space="0" w:color="auto"/>
            </w:tcBorders>
            <w:shd w:val="clear" w:color="auto" w:fill="auto"/>
            <w:vAlign w:val="center"/>
          </w:tcPr>
          <w:p w14:paraId="63FD080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coa + 2 fdxox + pyr &lt;=&gt; h + accoa + 2 fdxrd + co2 </w:t>
            </w:r>
          </w:p>
        </w:tc>
        <w:tc>
          <w:tcPr>
            <w:tcW w:w="1345" w:type="dxa"/>
            <w:vMerge w:val="restart"/>
            <w:tcBorders>
              <w:top w:val="single" w:sz="4" w:space="0" w:color="00000A"/>
              <w:left w:val="single" w:sz="4" w:space="0" w:color="auto"/>
            </w:tcBorders>
            <w:shd w:val="clear" w:color="auto" w:fill="auto"/>
            <w:vAlign w:val="center"/>
          </w:tcPr>
          <w:p w14:paraId="7D29A1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DC</w:t>
            </w:r>
          </w:p>
        </w:tc>
        <w:tc>
          <w:tcPr>
            <w:tcW w:w="3667" w:type="dxa"/>
            <w:vMerge w:val="restart"/>
            <w:tcBorders>
              <w:top w:val="single" w:sz="4" w:space="0" w:color="00000A"/>
            </w:tcBorders>
            <w:shd w:val="clear" w:color="auto" w:fill="auto"/>
            <w:vAlign w:val="center"/>
          </w:tcPr>
          <w:p w14:paraId="411725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pyr &lt;=&gt; acald + co2 </w:t>
            </w:r>
          </w:p>
        </w:tc>
      </w:tr>
      <w:tr w:rsidR="00C34852" w:rsidRPr="00837B2F" w14:paraId="5FDEE1B4" w14:textId="77777777" w:rsidTr="00C34852">
        <w:trPr>
          <w:trHeight w:val="412"/>
        </w:trPr>
        <w:tc>
          <w:tcPr>
            <w:tcW w:w="1317" w:type="dxa"/>
            <w:shd w:val="clear" w:color="auto" w:fill="auto"/>
            <w:vAlign w:val="center"/>
          </w:tcPr>
          <w:p w14:paraId="5BF958C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07CFEB9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vMerge/>
            <w:tcBorders>
              <w:left w:val="single" w:sz="4" w:space="0" w:color="auto"/>
              <w:bottom w:val="single" w:sz="4" w:space="0" w:color="00000A"/>
            </w:tcBorders>
            <w:shd w:val="clear" w:color="auto" w:fill="auto"/>
            <w:vAlign w:val="center"/>
          </w:tcPr>
          <w:p w14:paraId="4E8EC2A5"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55CE2143" w14:textId="77777777" w:rsidR="00C34852" w:rsidRPr="00837B2F" w:rsidRDefault="00C34852" w:rsidP="008D7460">
            <w:pPr>
              <w:rPr>
                <w:rFonts w:eastAsia="Times New Roman"/>
                <w:color w:val="000000"/>
                <w:sz w:val="22"/>
                <w:szCs w:val="22"/>
              </w:rPr>
            </w:pPr>
          </w:p>
        </w:tc>
      </w:tr>
      <w:tr w:rsidR="00C34852" w:rsidRPr="00837B2F" w14:paraId="022008F1" w14:textId="77777777" w:rsidTr="00C34852">
        <w:trPr>
          <w:trHeight w:val="412"/>
        </w:trPr>
        <w:tc>
          <w:tcPr>
            <w:tcW w:w="1317" w:type="dxa"/>
            <w:shd w:val="clear" w:color="auto" w:fill="auto"/>
            <w:vAlign w:val="center"/>
          </w:tcPr>
          <w:p w14:paraId="0485927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1351353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tcBorders>
              <w:top w:val="single" w:sz="4" w:space="0" w:color="00000A"/>
              <w:left w:val="single" w:sz="4" w:space="0" w:color="auto"/>
              <w:bottom w:val="single" w:sz="4" w:space="0" w:color="00000A"/>
            </w:tcBorders>
            <w:shd w:val="clear" w:color="auto" w:fill="auto"/>
            <w:vAlign w:val="center"/>
          </w:tcPr>
          <w:p w14:paraId="2D73C2E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PH</w:t>
            </w:r>
          </w:p>
        </w:tc>
        <w:tc>
          <w:tcPr>
            <w:tcW w:w="3667" w:type="dxa"/>
            <w:tcBorders>
              <w:top w:val="single" w:sz="4" w:space="0" w:color="00000A"/>
              <w:bottom w:val="single" w:sz="4" w:space="0" w:color="00000A"/>
            </w:tcBorders>
            <w:shd w:val="clear" w:color="auto" w:fill="auto"/>
            <w:vAlign w:val="center"/>
          </w:tcPr>
          <w:p w14:paraId="4D098AD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ph + accoa &lt;=&gt; nadp + coa + acald </w:t>
            </w:r>
          </w:p>
        </w:tc>
      </w:tr>
      <w:tr w:rsidR="00C34852" w:rsidRPr="00837B2F" w14:paraId="24F4C7A5" w14:textId="77777777" w:rsidTr="00C34852">
        <w:trPr>
          <w:trHeight w:val="412"/>
        </w:trPr>
        <w:tc>
          <w:tcPr>
            <w:tcW w:w="1317" w:type="dxa"/>
            <w:tcBorders>
              <w:bottom w:val="single" w:sz="4" w:space="0" w:color="00000A"/>
            </w:tcBorders>
            <w:shd w:val="clear" w:color="auto" w:fill="auto"/>
            <w:vAlign w:val="center"/>
          </w:tcPr>
          <w:p w14:paraId="2203A6D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H</w:t>
            </w:r>
          </w:p>
        </w:tc>
        <w:tc>
          <w:tcPr>
            <w:tcW w:w="3696" w:type="dxa"/>
            <w:tcBorders>
              <w:bottom w:val="single" w:sz="4" w:space="0" w:color="00000A"/>
              <w:right w:val="single" w:sz="4" w:space="0" w:color="auto"/>
            </w:tcBorders>
            <w:shd w:val="clear" w:color="auto" w:fill="auto"/>
            <w:vAlign w:val="center"/>
          </w:tcPr>
          <w:p w14:paraId="012392A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h &lt;=&gt; etoh + nad </w:t>
            </w:r>
          </w:p>
        </w:tc>
        <w:tc>
          <w:tcPr>
            <w:tcW w:w="1345" w:type="dxa"/>
            <w:tcBorders>
              <w:top w:val="single" w:sz="4" w:space="0" w:color="00000A"/>
              <w:left w:val="single" w:sz="4" w:space="0" w:color="auto"/>
              <w:bottom w:val="single" w:sz="4" w:space="0" w:color="00000A"/>
            </w:tcBorders>
            <w:shd w:val="clear" w:color="auto" w:fill="auto"/>
            <w:vAlign w:val="center"/>
          </w:tcPr>
          <w:p w14:paraId="4CBD91F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PH</w:t>
            </w:r>
          </w:p>
        </w:tc>
        <w:tc>
          <w:tcPr>
            <w:tcW w:w="3667" w:type="dxa"/>
            <w:tcBorders>
              <w:top w:val="single" w:sz="4" w:space="0" w:color="00000A"/>
              <w:bottom w:val="single" w:sz="4" w:space="0" w:color="00000A"/>
            </w:tcBorders>
            <w:shd w:val="clear" w:color="auto" w:fill="auto"/>
            <w:vAlign w:val="center"/>
          </w:tcPr>
          <w:p w14:paraId="1F94A7C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ph &lt;=&gt; etoh + nadp </w:t>
            </w:r>
          </w:p>
        </w:tc>
      </w:tr>
    </w:tbl>
    <w:p w14:paraId="6EC88428" w14:textId="77777777" w:rsidR="00C34852" w:rsidRPr="0071375B" w:rsidRDefault="00C34852" w:rsidP="0071375B">
      <w:pPr>
        <w:pStyle w:val="Caption"/>
        <w:jc w:val="both"/>
        <w:rPr>
          <w:rFonts w:ascii="Times New Roman" w:hAnsi="Times New Roman" w:cs="Times New Roman"/>
          <w:i w:val="0"/>
          <w:color w:val="000000" w:themeColor="text1"/>
          <w:sz w:val="20"/>
        </w:rPr>
      </w:pPr>
    </w:p>
    <w:p w14:paraId="49AA7452" w14:textId="23E9CC98" w:rsidR="00CA5834" w:rsidRPr="00ED62F9" w:rsidRDefault="00F172B5" w:rsidP="002D5460">
      <w:pPr>
        <w:pStyle w:val="Heading1"/>
        <w:numPr>
          <w:ilvl w:val="0"/>
          <w:numId w:val="0"/>
        </w:numPr>
        <w:rPr>
          <w:sz w:val="28"/>
        </w:rPr>
      </w:pPr>
      <w:r w:rsidRPr="00ED62F9">
        <w:rPr>
          <w:sz w:val="28"/>
        </w:rPr>
        <w:t>Results and discussion</w:t>
      </w:r>
    </w:p>
    <w:p w14:paraId="447AA849" w14:textId="4D48E0A8" w:rsidR="00F172B5" w:rsidRPr="00F172B5" w:rsidRDefault="00255315" w:rsidP="002D5460">
      <w:pPr>
        <w:pStyle w:val="Heading2"/>
        <w:numPr>
          <w:ilvl w:val="0"/>
          <w:numId w:val="0"/>
        </w:numPr>
        <w:spacing w:line="480" w:lineRule="auto"/>
        <w:rPr>
          <w:sz w:val="24"/>
          <w:szCs w:val="24"/>
        </w:rPr>
      </w:pPr>
      <w:r>
        <w:rPr>
          <w:sz w:val="24"/>
          <w:szCs w:val="24"/>
        </w:rPr>
        <w:t>M</w:t>
      </w:r>
      <w:r w:rsidRPr="00F172B5">
        <w:rPr>
          <w:sz w:val="24"/>
          <w:szCs w:val="24"/>
        </w:rPr>
        <w:t>etabolite dataset</w:t>
      </w:r>
      <w:r>
        <w:rPr>
          <w:sz w:val="24"/>
          <w:szCs w:val="24"/>
        </w:rPr>
        <w:t xml:space="preserve"> </w:t>
      </w:r>
    </w:p>
    <w:p w14:paraId="084D5B38" w14:textId="2C4063B5" w:rsidR="00C40DC6" w:rsidRDefault="00C7782A" w:rsidP="00C40DC6">
      <w:pPr>
        <w:spacing w:line="480" w:lineRule="auto"/>
        <w:jc w:val="both"/>
      </w:pPr>
      <w:r>
        <w:t xml:space="preserve">In this study, </w:t>
      </w:r>
      <w:r w:rsidR="00D72FF6">
        <w:t xml:space="preserve">we have used metabolomic dataset </w:t>
      </w:r>
      <w:r w:rsidR="00A900D2" w:rsidRPr="00F172B5">
        <w:t xml:space="preserve">from </w:t>
      </w:r>
      <w:r w:rsidR="00D72FF6">
        <w:t xml:space="preserve">the work by </w:t>
      </w:r>
      <w:r w:rsidR="00A900D2" w:rsidRPr="00F172B5">
        <w:t xml:space="preserve">Tian </w:t>
      </w:r>
      <w:r w:rsidR="002D5460">
        <w:t>et al</w:t>
      </w:r>
      <w:r w:rsidR="00A900D2" w:rsidRPr="00F172B5">
        <w:t xml:space="preserve"> 2017</w:t>
      </w:r>
      <w:r w:rsidR="00D72FF6">
        <w:t xml:space="preserve"> </w:t>
      </w:r>
      <w:r w:rsidR="00D72FF6">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D72FF6">
        <w:fldChar w:fldCharType="separate"/>
      </w:r>
      <w:r w:rsidR="006225AE">
        <w:rPr>
          <w:noProof/>
        </w:rPr>
        <w:t>[1]</w:t>
      </w:r>
      <w:r w:rsidR="00D72FF6">
        <w:fldChar w:fldCharType="end"/>
      </w:r>
      <w:r w:rsidR="00D72FF6">
        <w:t xml:space="preserve"> </w:t>
      </w:r>
      <w:r w:rsidR="00A900D2" w:rsidRPr="00F172B5">
        <w:t xml:space="preserve">. This dataset represents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A900D2" w:rsidRPr="00F172B5">
        <w:t xml:space="preserve"> the presence of added ethanol</w:t>
      </w:r>
      <w:r w:rsidR="00B32B68">
        <w:t xml:space="preserve"> for two replicates each at</w:t>
      </w:r>
      <w:r w:rsidR="00842CFE">
        <w:t xml:space="preserve"> three different time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point)</w:t>
      </w:r>
      <w:r w:rsidR="00A900D2" w:rsidRPr="00F172B5">
        <w:t xml:space="preserve"> </w:t>
      </w:r>
      <w:r w:rsidR="00A900D2" w:rsidRPr="00F172B5">
        <w:lastRenderedPageBreak/>
        <w:t xml:space="preserve">of </w:t>
      </w:r>
      <w:r w:rsidR="00FB2C30">
        <w:t xml:space="preserve"> 40 g/L, which has been estimated as the</w:t>
      </w:r>
      <w:r w:rsidR="00A900D2" w:rsidRPr="00F172B5">
        <w:t xml:space="preserve"> minimum titer for commercial viability</w:t>
      </w:r>
      <w:r w:rsidR="00FB2C30">
        <w:t xml:space="preserve"> </w:t>
      </w:r>
      <w:r w:rsidR="00FB2C30">
        <w:fldChar w:fldCharType="begin"/>
      </w:r>
      <w:r w:rsidR="006225AE">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FB2C30">
        <w:fldChar w:fldCharType="separate"/>
      </w:r>
      <w:r w:rsidR="006225AE">
        <w:rPr>
          <w:noProof/>
        </w:rPr>
        <w:t>[6]</w:t>
      </w:r>
      <w:r w:rsidR="00FB2C30">
        <w:fldChar w:fldCharType="end"/>
      </w:r>
      <w:r w:rsidR="00A900D2" w:rsidRPr="00F172B5">
        <w:t>.</w:t>
      </w:r>
      <w:r w:rsidR="00A900D2">
        <w:t xml:space="preserve"> </w:t>
      </w:r>
      <w:r w:rsidR="00A650D0">
        <w:t xml:space="preserve">The depletion of extracellular cellobiose pool and increase in fermentation product (such as lactate, acetate, ethanol) </w:t>
      </w:r>
      <w:r w:rsidR="00A650D0" w:rsidRPr="00296DD2">
        <w:t>pools</w:t>
      </w:r>
      <w:r w:rsidR="00F172B5" w:rsidRPr="00296DD2">
        <w:t xml:space="preserve"> (Supplementary table FFF),</w:t>
      </w:r>
      <w:r w:rsidR="00F172B5" w:rsidRPr="00F172B5">
        <w:t xml:space="preserve"> </w:t>
      </w:r>
      <w:r w:rsidR="00A650D0">
        <w:t>clearly indicates</w:t>
      </w:r>
      <w:r w:rsidR="00F172B5" w:rsidRPr="00F172B5">
        <w:t xml:space="preserve"> that </w:t>
      </w:r>
      <w:r w:rsidR="00A650D0">
        <w:t xml:space="preserve">cellobiose was converted to ethanol during all </w:t>
      </w:r>
      <w:r w:rsidR="006E6908">
        <w:t>three</w:t>
      </w:r>
      <w:r w:rsidR="00A650D0">
        <w:t xml:space="preserve"> timepoints for the no-ethanol control</w:t>
      </w:r>
      <w:r w:rsidR="00A650D0" w:rsidRPr="00F172B5">
        <w:t xml:space="preserve"> </w:t>
      </w:r>
      <w:r w:rsidR="006E6908">
        <w:t xml:space="preserve">and for the first two timepoints for the ethanol added samples </w:t>
      </w:r>
      <w:r w:rsidR="00A650D0">
        <w:t xml:space="preserve">implying </w:t>
      </w:r>
      <w:r w:rsidR="008642DE">
        <w:t>thermodynamic feasibility of</w:t>
      </w:r>
      <w:r w:rsidR="00632B64">
        <w:t xml:space="preserve"> ethanol production</w:t>
      </w:r>
      <w:r w:rsidR="00F172B5" w:rsidRPr="00F172B5">
        <w:t xml:space="preserve">. </w:t>
      </w:r>
      <w:r w:rsidR="004C6C25">
        <w:t xml:space="preserve">However, for </w:t>
      </w:r>
      <w:r w:rsidR="00F172B5" w:rsidRPr="00F172B5">
        <w:t xml:space="preserve">the </w:t>
      </w:r>
      <w:r w:rsidR="004C6C25">
        <w:t xml:space="preserve">case of </w:t>
      </w:r>
      <w:r w:rsidR="00F172B5" w:rsidRPr="00F172B5">
        <w:t xml:space="preserve">samples with added ethanol, we </w:t>
      </w:r>
      <w:r w:rsidR="00586ED7">
        <w:t>observe</w:t>
      </w:r>
      <w:r w:rsidR="00F172B5" w:rsidRPr="00F172B5">
        <w:t xml:space="preserve"> </w:t>
      </w:r>
      <w:r w:rsidR="00586ED7">
        <w:t>reduced</w:t>
      </w:r>
      <w:r w:rsidR="00F172B5" w:rsidRPr="00F172B5">
        <w:t xml:space="preserve"> consumption of cellobiose and the </w:t>
      </w:r>
      <w:r w:rsidR="00586ED7">
        <w:t>lack of increase in ethanol pool for the final timepoint indicat</w:t>
      </w:r>
      <w:r w:rsidR="006E6908">
        <w:t>ing</w:t>
      </w:r>
      <w:r w:rsidR="00586ED7">
        <w:t xml:space="preserve"> that the system is thermodynamically infeasible</w:t>
      </w:r>
      <w:r w:rsidR="003059C2">
        <w:t xml:space="preserve"> for ethanol production</w:t>
      </w:r>
      <w:r w:rsidR="00586ED7">
        <w:t>.</w:t>
      </w:r>
      <w:r w:rsidR="003059C2">
        <w:t xml:space="preserve"> Thus, we evaluate the thermodynamic feasibility</w:t>
      </w:r>
      <w:r w:rsidR="00F172B5" w:rsidRPr="00F172B5">
        <w:t xml:space="preserve"> of the measured metabolite concentrations (excluding cofactors) </w:t>
      </w:r>
      <w:r w:rsidR="003059C2">
        <w:t xml:space="preserve">by imposing the measured metabolite levels as constraints </w:t>
      </w:r>
      <w:r w:rsidR="00214DE8">
        <w:t xml:space="preserve">one at a time </w:t>
      </w:r>
      <w:r w:rsidR="003059C2">
        <w:t xml:space="preserve">on </w:t>
      </w:r>
      <w:r w:rsidR="00F172B5" w:rsidRPr="00F172B5">
        <w:t xml:space="preserve">our </w:t>
      </w:r>
      <w:r w:rsidR="003059C2">
        <w:t>WT pathway and calculating the pathway MDF</w:t>
      </w:r>
      <w:r w:rsidR="00255315">
        <w:t xml:space="preserve"> and checking for thermodynamic feasibility</w:t>
      </w:r>
      <w:r w:rsidR="00C14A24">
        <w:t xml:space="preserve"> (i.e. positive MDF)</w:t>
      </w:r>
      <w:r w:rsidR="00255315">
        <w:t xml:space="preserve"> for all but the final timepoint of ethanol added case</w:t>
      </w:r>
      <w:r w:rsidR="00F172B5" w:rsidRPr="00F172B5">
        <w:t xml:space="preserve">. For each measured metabolite, we include an uncertainty factor of </w:t>
      </w:r>
      <w:r w:rsidR="003059C2">
        <w:t>1.5</w:t>
      </w:r>
      <w:r w:rsidR="00F172B5" w:rsidRPr="00F172B5">
        <w:t xml:space="preserve"> (see materials and methods for description)</w:t>
      </w:r>
      <w:r w:rsidR="003059C2">
        <w:t xml:space="preserve"> based on the variability </w:t>
      </w:r>
      <w:r w:rsidR="00B32B68">
        <w:t>across sample replicates</w:t>
      </w:r>
      <w:r w:rsidR="00214DE8">
        <w:t xml:space="preserve">. The results indicate that DHAP and FDP measurements </w:t>
      </w:r>
      <w:r w:rsidR="00A641B8">
        <w:t>a</w:t>
      </w:r>
      <w:r w:rsidR="00214DE8">
        <w:t>re thermodynamically inconsistent</w:t>
      </w:r>
      <w:r w:rsidR="00C14A24">
        <w:t xml:space="preserve"> resulting in negative MDF for all timepoints</w:t>
      </w:r>
      <w:r w:rsidR="00FC6914">
        <w:t xml:space="preserve"> (</w:t>
      </w:r>
      <w:r w:rsidR="00FC6914" w:rsidRPr="00296DD2">
        <w:t xml:space="preserve">Supplementary table </w:t>
      </w:r>
      <w:r w:rsidR="00FC6914">
        <w:t>GGG)</w:t>
      </w:r>
      <w:r w:rsidR="00B32B68">
        <w:t>. DHAP is difficult to measure by LC/MS because it has the same M/z ratio as G3P, and the two metabolites are interconverted by the TPI reaction, potentially allowing for rapid equilibration during quenching. Because of these uncertainties, we suspect the measurement error for DHAP may be higher.</w:t>
      </w:r>
      <w:r w:rsidR="00B64451">
        <w:t xml:space="preserve"> </w:t>
      </w:r>
      <w:r w:rsidR="002A5A46">
        <w:t>T</w:t>
      </w:r>
      <w:r w:rsidR="00B32B68">
        <w:t>he set of reactions that allow for substrate-level phosphorylation (SLP) in EMP glycolysis (FBA, TPI, GAPDH and PGK) are generally known to be thermodynamic bottlenecks</w:t>
      </w:r>
      <w:r w:rsidR="00B32B68" w:rsidRPr="006054EA">
        <w:t xml:space="preserve"> </w:t>
      </w:r>
      <w:r w:rsidR="00B32B68">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instrText xml:space="preserve"> ADDIN EN.CITE </w:instrText>
      </w:r>
      <w:r w:rsidR="001D427B">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instrText xml:space="preserve"> ADDIN EN.CITE.DATA </w:instrText>
      </w:r>
      <w:r w:rsidR="001D427B">
        <w:fldChar w:fldCharType="end"/>
      </w:r>
      <w:r w:rsidR="00B32B68">
        <w:fldChar w:fldCharType="separate"/>
      </w:r>
      <w:r w:rsidR="001D427B">
        <w:rPr>
          <w:noProof/>
        </w:rPr>
        <w:t>[12, 17]</w:t>
      </w:r>
      <w:r w:rsidR="00B32B68">
        <w:fldChar w:fldCharType="end"/>
      </w:r>
      <w:r w:rsidR="00B32B68">
        <w:t xml:space="preserve">. In </w:t>
      </w:r>
      <w:r w:rsidR="00B32B68" w:rsidRPr="001F5051">
        <w:rPr>
          <w:i/>
        </w:rPr>
        <w:t>E. coli</w:t>
      </w:r>
      <w:r w:rsidR="00B32B68">
        <w:t xml:space="preserve">, this pathway is feasible due to the high (&gt;10 mM) intracellular concentration of FDP </w:t>
      </w:r>
      <w:r w:rsidR="00B32B68">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B32B68">
        <w:fldChar w:fldCharType="separate"/>
      </w:r>
      <w:r w:rsidR="001D427B">
        <w:rPr>
          <w:noProof/>
        </w:rPr>
        <w:t>[18]</w:t>
      </w:r>
      <w:r w:rsidR="00B32B68">
        <w:fldChar w:fldCharType="end"/>
      </w:r>
      <w:r w:rsidR="00B32B68">
        <w:t xml:space="preserve">, however in </w:t>
      </w:r>
      <w:r w:rsidR="00B32B68" w:rsidRPr="001F5051">
        <w:rPr>
          <w:i/>
        </w:rPr>
        <w:t>C. thermocellum</w:t>
      </w:r>
      <w:r w:rsidR="00B32B68">
        <w:t xml:space="preserve">, the intracellular concentration of FDP is 2-3 orders of magnitude lower (10-100 µM), suggesting that glycolysis may be able to function in </w:t>
      </w:r>
      <w:r w:rsidR="00B32B68" w:rsidRPr="00B9400C">
        <w:rPr>
          <w:i/>
        </w:rPr>
        <w:t>C. thermocellum</w:t>
      </w:r>
      <w:r w:rsidR="00B32B68">
        <w:t xml:space="preserve"> despite much lower levels of intracellular FDP than are commonly observed in model organisms.</w:t>
      </w:r>
      <w:r w:rsidR="00A641B8">
        <w:t xml:space="preserve"> </w:t>
      </w:r>
      <w:r w:rsidR="00B32B68">
        <w:t>We</w:t>
      </w:r>
      <w:r w:rsidR="00C40DC6">
        <w:t xml:space="preserve"> anticipate that future studies of intracellular metabolite concentrations in </w:t>
      </w:r>
      <w:r w:rsidR="00C40DC6" w:rsidRPr="003B6372">
        <w:rPr>
          <w:i/>
        </w:rPr>
        <w:t>C. thermocellum</w:t>
      </w:r>
      <w:r w:rsidR="00C40DC6">
        <w:t xml:space="preserve"> </w:t>
      </w:r>
      <w:r w:rsidR="00C40DC6">
        <w:lastRenderedPageBreak/>
        <w:t>may provide insight into this question by accurately measuring both the FDP concentration and NAD/NADH ratio.</w:t>
      </w:r>
    </w:p>
    <w:p w14:paraId="0DBDDFB2" w14:textId="6EC8AD33" w:rsidR="00214DE8" w:rsidRDefault="00214DE8" w:rsidP="00255315">
      <w:pPr>
        <w:spacing w:line="480" w:lineRule="auto"/>
        <w:jc w:val="both"/>
      </w:pPr>
    </w:p>
    <w:p w14:paraId="4F510AEE" w14:textId="370F9E74" w:rsidR="003C6DC2" w:rsidRPr="009E3E15" w:rsidRDefault="003C6DC2" w:rsidP="002D5460">
      <w:pPr>
        <w:spacing w:line="480" w:lineRule="auto"/>
        <w:jc w:val="both"/>
        <w:outlineLvl w:val="0"/>
        <w:rPr>
          <w:b/>
          <w:bCs/>
        </w:rPr>
      </w:pPr>
      <w:r w:rsidRPr="009E3E15">
        <w:rPr>
          <w:b/>
          <w:bCs/>
        </w:rPr>
        <w:t xml:space="preserve">Glycolysis in </w:t>
      </w:r>
      <w:r w:rsidRPr="009E3E15">
        <w:rPr>
          <w:b/>
          <w:bCs/>
          <w:i/>
        </w:rPr>
        <w:t>C. thermocellum</w:t>
      </w:r>
    </w:p>
    <w:p w14:paraId="6D9009F9" w14:textId="6EBDE309" w:rsidR="00BF1E96" w:rsidRDefault="00FC6914" w:rsidP="009E3E15">
      <w:pPr>
        <w:spacing w:line="480" w:lineRule="auto"/>
        <w:jc w:val="both"/>
      </w:pPr>
      <w:r>
        <w:t xml:space="preserve">The time-varying metabolomic dataset (excluding DHAP and FDP) </w:t>
      </w:r>
      <w:r w:rsidR="00D60293">
        <w:t xml:space="preserve">as described in the previous section </w:t>
      </w:r>
      <w:r w:rsidR="000A0DED">
        <w:t xml:space="preserve">with </w:t>
      </w:r>
      <w:r w:rsidR="000A0DED">
        <w:rPr>
          <w:bCs/>
        </w:rPr>
        <w:t xml:space="preserve">the energy cofactors (ATP/ADP, GTP/GDP, and PPi/Pi) </w:t>
      </w:r>
      <w:r w:rsidR="000A0DED">
        <w:rPr>
          <w:bCs/>
        </w:rPr>
        <w:t>allowed a</w:t>
      </w:r>
      <w:r w:rsidR="000A0DED">
        <w:rPr>
          <w:bCs/>
        </w:rPr>
        <w:t xml:space="preserve"> ratio greater than 10:1 </w:t>
      </w:r>
      <w:r w:rsidR="007B3830">
        <w:rPr>
          <w:bCs/>
        </w:rPr>
        <w:fldChar w:fldCharType="begin"/>
      </w:r>
      <w:r w:rsidR="007B3830">
        <w:rPr>
          <w:bCs/>
        </w:rPr>
        <w: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instrText>
      </w:r>
      <w:r w:rsidR="007B3830">
        <w:rPr>
          <w:bCs/>
        </w:rPr>
        <w:fldChar w:fldCharType="separate"/>
      </w:r>
      <w:r w:rsidR="007B3830">
        <w:rPr>
          <w:bCs/>
          <w:noProof/>
        </w:rPr>
        <w:t>[19]</w:t>
      </w:r>
      <w:r w:rsidR="007B3830">
        <w:rPr>
          <w:bCs/>
        </w:rPr>
        <w:fldChar w:fldCharType="end"/>
      </w:r>
      <w:r w:rsidR="007B3830" w:rsidRPr="007B3830">
        <w:rPr>
          <w:bCs/>
        </w:rPr>
        <w:t xml:space="preserve"> </w:t>
      </w:r>
      <w:r w:rsidR="000A0DED">
        <w:rPr>
          <w:bCs/>
        </w:rPr>
        <w:t xml:space="preserve">and the redox </w:t>
      </w:r>
      <w:r w:rsidR="000A0DED">
        <w:t xml:space="preserve">cofactors (NADH/NAD+, NADPH/NADP+, </w:t>
      </w:r>
      <w:proofErr w:type="spellStart"/>
      <w:r w:rsidR="000A0DED">
        <w:t>Fd</w:t>
      </w:r>
      <w:proofErr w:type="spellEnd"/>
      <w:r w:rsidR="000A0DED">
        <w:t>(red)/</w:t>
      </w:r>
      <w:proofErr w:type="spellStart"/>
      <w:r w:rsidR="000A0DED">
        <w:t>Fd</w:t>
      </w:r>
      <w:proofErr w:type="spellEnd"/>
      <w:r w:rsidR="000A0DED">
        <w:t xml:space="preserve">(ox)) ratios </w:t>
      </w:r>
      <w:r w:rsidR="007B3830">
        <w:t>varying</w:t>
      </w:r>
      <w:r w:rsidR="000A0DED">
        <w:t xml:space="preserve"> between 1:100 and 100:1</w:t>
      </w:r>
      <w:r w:rsidR="007B3830">
        <w:t xml:space="preserve"> </w:t>
      </w:r>
      <w:r w:rsidR="007B3830">
        <w:fldChar w:fldCharType="begin"/>
      </w:r>
      <w:r w:rsidR="007B3830">
        <w: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instrText>
      </w:r>
      <w:r w:rsidR="007B3830">
        <w:fldChar w:fldCharType="separate"/>
      </w:r>
      <w:r w:rsidR="007B3830">
        <w:rPr>
          <w:noProof/>
        </w:rPr>
        <w:t>[19]</w:t>
      </w:r>
      <w:r w:rsidR="007B3830">
        <w:fldChar w:fldCharType="end"/>
      </w:r>
      <w:r w:rsidR="007B3830" w:rsidRPr="007B3830">
        <w:t xml:space="preserve"> </w:t>
      </w:r>
      <w:r w:rsidR="007B3830">
        <w:t>w</w:t>
      </w:r>
      <w:r w:rsidR="007B3830">
        <w:t>ere</w:t>
      </w:r>
      <w:r w:rsidR="007B3830">
        <w:t xml:space="preserve"> imposed as constraint </w:t>
      </w:r>
      <w:r>
        <w:t xml:space="preserve">to evaluate </w:t>
      </w:r>
      <w:r w:rsidR="003C6DC2" w:rsidRPr="003C6DC2">
        <w:t xml:space="preserve">the </w:t>
      </w:r>
      <w:r w:rsidR="00300864">
        <w:t xml:space="preserve">wild type </w:t>
      </w:r>
      <w:r w:rsidR="00300864" w:rsidRPr="00300864">
        <w:rPr>
          <w:i/>
        </w:rPr>
        <w:t>C.</w:t>
      </w:r>
      <w:r w:rsidRPr="00FC6914">
        <w:rPr>
          <w:i/>
        </w:rPr>
        <w:t xml:space="preserve"> thermocellum</w:t>
      </w:r>
      <w:r>
        <w:t xml:space="preserve"> </w:t>
      </w:r>
      <w:r w:rsidR="003C6DC2">
        <w:t xml:space="preserve">pathway </w:t>
      </w:r>
      <w:r w:rsidR="00C43042">
        <w:t>MDF</w:t>
      </w:r>
      <w:r w:rsidR="003C6DC2">
        <w:t xml:space="preserve"> at </w:t>
      </w:r>
      <w:r w:rsidR="00C43042">
        <w:t xml:space="preserve">all </w:t>
      </w:r>
      <w:r w:rsidR="003C6DC2">
        <w:t xml:space="preserve">the time points in presence and absence of </w:t>
      </w:r>
      <w:r w:rsidR="00C43042">
        <w:t xml:space="preserve">externally added </w:t>
      </w:r>
      <w:r w:rsidR="003C6DC2">
        <w:t>e</w:t>
      </w:r>
      <w:r w:rsidR="00B35AA1">
        <w:t>thanol</w:t>
      </w:r>
      <w:r>
        <w:t xml:space="preserve"> as shown in Table 2</w:t>
      </w:r>
      <w:r w:rsidR="003C6DC2">
        <w:t xml:space="preserve">. </w:t>
      </w:r>
      <w:r w:rsidR="00A572E6">
        <w:t>The</w:t>
      </w:r>
      <w:r w:rsidR="008D76ED">
        <w:t xml:space="preserve"> analysis</w:t>
      </w:r>
      <w:r w:rsidR="003C6DC2">
        <w:t xml:space="preserve"> show</w:t>
      </w:r>
      <w:r w:rsidR="008D76ED">
        <w:t xml:space="preserve">s </w:t>
      </w:r>
      <w:r w:rsidR="004B1084" w:rsidRPr="004B1084">
        <w:t>g6p and f6p measurements constrain the pathway thermodynamics</w:t>
      </w:r>
      <w:r w:rsidR="001D66A1">
        <w:t xml:space="preserve"> (Supplementary table XX)</w:t>
      </w:r>
      <w:r w:rsidR="004B1084" w:rsidRPr="004B1084">
        <w:t xml:space="preserve"> </w:t>
      </w:r>
      <w:r w:rsidR="004B1084">
        <w:t xml:space="preserve">but the overall </w:t>
      </w:r>
      <w:r w:rsidR="008D76ED">
        <w:t xml:space="preserve">ethanol production pathway is feasible </w:t>
      </w:r>
      <w:r w:rsidR="00460530">
        <w:t>for all cases except the fina</w:t>
      </w:r>
      <w:r w:rsidR="004B1084">
        <w:t>l timepoint of ethanol addition</w:t>
      </w:r>
      <w:r w:rsidR="00BF1E96">
        <w:t xml:space="preserve">. </w:t>
      </w:r>
      <w:r w:rsidR="002D2909">
        <w:t>F</w:t>
      </w:r>
      <w:r w:rsidR="00BF1E96">
        <w:t>or the final timepoint of ethanol addition</w:t>
      </w:r>
      <w:r w:rsidR="002D2909">
        <w:t>,</w:t>
      </w:r>
      <w:r w:rsidR="00BF1E96">
        <w:t xml:space="preserve"> increase in ethanol concertation causes NADH accumulation which </w:t>
      </w:r>
      <w:r w:rsidR="00D01D70">
        <w:t>causes</w:t>
      </w:r>
      <w:r w:rsidR="00BF1E96">
        <w:t xml:space="preserve"> the reactions </w:t>
      </w:r>
      <w:r w:rsidR="001450F2">
        <w:t>associated with NADH</w:t>
      </w:r>
      <w:r w:rsidR="00BF1E96">
        <w:t xml:space="preserve"> such as GAPDH, </w:t>
      </w:r>
      <w:r w:rsidR="008E5800">
        <w:t>ALDH</w:t>
      </w:r>
      <w:r w:rsidR="00BF1E96">
        <w:t xml:space="preserve"> and </w:t>
      </w:r>
      <w:r w:rsidR="008E5800">
        <w:t>ADH</w:t>
      </w:r>
      <w:r w:rsidR="00BF1E96">
        <w:t xml:space="preserve"> </w:t>
      </w:r>
      <w:r w:rsidR="00D01D70">
        <w:t>to</w:t>
      </w:r>
      <w:r w:rsidR="003B688A">
        <w:t xml:space="preserve"> have low</w:t>
      </w:r>
      <w:r w:rsidR="001450F2">
        <w:t>er</w:t>
      </w:r>
      <w:r w:rsidR="003B688A">
        <w:t xml:space="preserve"> driving force with GAPDH emerging </w:t>
      </w:r>
      <w:r w:rsidR="00D01D70">
        <w:t>as</w:t>
      </w:r>
      <w:r w:rsidR="003B688A">
        <w:t xml:space="preserve"> the prominent</w:t>
      </w:r>
      <w:r w:rsidR="00D01D70">
        <w:t xml:space="preserve"> thermodynamic bottleneck</w:t>
      </w:r>
      <w:r w:rsidR="00932BDA">
        <w:t xml:space="preserve"> (i.e. change in thermodynamics of GAPDH will have maximum impact on pathway MDF)</w:t>
      </w:r>
      <w:r w:rsidR="00D01D70">
        <w:t xml:space="preserve"> </w:t>
      </w:r>
      <w:r w:rsidR="00BF1E96">
        <w:t xml:space="preserve">which </w:t>
      </w:r>
      <w:r w:rsidR="00D01D70">
        <w:t>is</w:t>
      </w:r>
      <w:r w:rsidR="00BF1E96">
        <w:t xml:space="preserve"> consistent with experimental observations</w:t>
      </w:r>
      <w:r w:rsidR="00BF1E96" w:rsidRPr="00BF1E96">
        <w:t xml:space="preserve"> </w:t>
      </w:r>
      <w:r w:rsidR="002F4D97">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2F4D97">
        <w:fldChar w:fldCharType="separate"/>
      </w:r>
      <w:r w:rsidR="006225AE">
        <w:rPr>
          <w:noProof/>
        </w:rPr>
        <w:t>[1]</w:t>
      </w:r>
      <w:r w:rsidR="002F4D97">
        <w:fldChar w:fldCharType="end"/>
      </w:r>
      <w:r w:rsidR="00BF1E96">
        <w:t>.</w:t>
      </w:r>
    </w:p>
    <w:p w14:paraId="2B039485" w14:textId="5683D0D0" w:rsidR="001D66A1" w:rsidRPr="009E3E15" w:rsidRDefault="001D66A1" w:rsidP="001D66A1">
      <w:pPr>
        <w:jc w:val="both"/>
      </w:pPr>
      <w:r w:rsidRPr="009E3E15">
        <w:rPr>
          <w:b/>
        </w:rPr>
        <w:t xml:space="preserve">Table </w:t>
      </w:r>
      <w:r>
        <w:rPr>
          <w:b/>
        </w:rPr>
        <w:t>2</w:t>
      </w:r>
      <w:r w:rsidRPr="009E3E15">
        <w:rPr>
          <w:b/>
        </w:rPr>
        <w:t>.</w:t>
      </w:r>
      <w:r>
        <w:t xml:space="preserve"> Pathway MDF 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77777777" w:rsidR="001D66A1" w:rsidRPr="00837B2F" w:rsidRDefault="001D66A1" w:rsidP="008D7460">
            <w:pPr>
              <w:rPr>
                <w:rFonts w:eastAsia="Times New Roman"/>
              </w:rPr>
            </w:pPr>
            <w:r>
              <w:rPr>
                <w:rFonts w:eastAsia="Times New Roman"/>
              </w:rPr>
              <w:t>0</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77777777" w:rsidR="001D66A1" w:rsidRPr="00837B2F" w:rsidRDefault="001D66A1" w:rsidP="008D7460">
            <w:pPr>
              <w:rPr>
                <w:rFonts w:eastAsia="Times New Roman"/>
                <w:color w:val="000000"/>
                <w:sz w:val="22"/>
                <w:szCs w:val="22"/>
              </w:rPr>
            </w:pPr>
            <w:r>
              <w:rPr>
                <w:rFonts w:eastAsia="Times New Roman"/>
                <w:color w:val="000000"/>
                <w:sz w:val="22"/>
                <w:szCs w:val="22"/>
              </w:rPr>
              <w:t>5</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7777777" w:rsidR="001D66A1" w:rsidRPr="00837B2F" w:rsidRDefault="001D66A1" w:rsidP="008D7460">
            <w:pPr>
              <w:rPr>
                <w:rFonts w:eastAsia="Times New Roman"/>
                <w:color w:val="000000"/>
                <w:sz w:val="22"/>
                <w:szCs w:val="22"/>
              </w:rPr>
            </w:pPr>
            <w:r>
              <w:rPr>
                <w:rFonts w:eastAsia="Times New Roman"/>
                <w:color w:val="000000"/>
                <w:sz w:val="22"/>
                <w:szCs w:val="22"/>
              </w:rPr>
              <w:t>9</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rsidP="00EB043F">
      <w:pPr>
        <w:pStyle w:val="Heading2"/>
        <w:numPr>
          <w:ilvl w:val="0"/>
          <w:numId w:val="0"/>
        </w:numPr>
        <w:jc w:val="both"/>
      </w:pPr>
    </w:p>
    <w:p w14:paraId="55D543AB" w14:textId="5010E961" w:rsidR="00EB043F" w:rsidRPr="00EB043F" w:rsidRDefault="00EB043F" w:rsidP="00EB043F">
      <w:pPr>
        <w:pStyle w:val="Heading2"/>
        <w:numPr>
          <w:ilvl w:val="0"/>
          <w:numId w:val="0"/>
        </w:numPr>
        <w:jc w:val="both"/>
        <w:rPr>
          <w:sz w:val="24"/>
        </w:rPr>
      </w:pPr>
      <w:r w:rsidRPr="00EB043F">
        <w:rPr>
          <w:sz w:val="24"/>
        </w:rPr>
        <w:t>PPDK vs malate shunt</w:t>
      </w:r>
    </w:p>
    <w:p w14:paraId="1AE586C0" w14:textId="2CD8C5A7" w:rsidR="00990481" w:rsidRPr="009E3E15" w:rsidRDefault="00990481" w:rsidP="009E3E15">
      <w:pPr>
        <w:spacing w:line="480" w:lineRule="auto"/>
        <w:jc w:val="both"/>
        <w:rPr>
          <w:bCs/>
        </w:rPr>
      </w:pPr>
      <w:r w:rsidRPr="009E3E15">
        <w:rPr>
          <w:bCs/>
          <w:i/>
        </w:rPr>
        <w:lastRenderedPageBreak/>
        <w:t>C. thermocellum</w:t>
      </w:r>
      <w:r w:rsidRPr="009E3E15">
        <w:rPr>
          <w:bCs/>
        </w:rPr>
        <w:t xml:space="preserve"> does not possess the conventi</w:t>
      </w:r>
      <w:r w:rsidR="002B72D3">
        <w:rPr>
          <w:bCs/>
        </w:rPr>
        <w:t>onal pyruvate kinase</w:t>
      </w:r>
      <w:r w:rsidR="00DA63B9">
        <w:rPr>
          <w:bCs/>
        </w:rPr>
        <w:t xml:space="preserve"> (PYK)</w:t>
      </w:r>
      <w:r w:rsidR="002B72D3">
        <w:rPr>
          <w:bCs/>
        </w:rPr>
        <w:t xml:space="preserve"> enzyme, </w:t>
      </w:r>
      <w:r w:rsidRPr="009E3E15">
        <w:rPr>
          <w:bCs/>
        </w:rPr>
        <w:t xml:space="preserve">instead </w:t>
      </w:r>
      <w:r w:rsidR="002B72D3">
        <w:rPr>
          <w:bCs/>
        </w:rPr>
        <w:t>it uses</w:t>
      </w:r>
      <w:r w:rsidRPr="009E3E15">
        <w:rPr>
          <w:bCs/>
        </w:rPr>
        <w:t xml:space="preserve"> pyruva</w:t>
      </w:r>
      <w:r w:rsidR="002B72D3">
        <w:rPr>
          <w:bCs/>
        </w:rPr>
        <w:t>te phosphate dikinase</w:t>
      </w:r>
      <w:r w:rsidR="00DA63B9">
        <w:rPr>
          <w:bCs/>
        </w:rPr>
        <w:t xml:space="preserve"> (PPDK)</w:t>
      </w:r>
      <w:r w:rsidR="002B72D3">
        <w:rPr>
          <w:bCs/>
        </w:rPr>
        <w:t xml:space="preserve"> and</w:t>
      </w:r>
      <w:r w:rsidRPr="009E3E15">
        <w:rPr>
          <w:bCs/>
        </w:rPr>
        <w:t xml:space="preserve"> phosphoenolpyruvate carboxykinase</w:t>
      </w:r>
      <w:r w:rsidR="00DA63B9">
        <w:rPr>
          <w:bCs/>
        </w:rPr>
        <w:t xml:space="preserve"> (PEPCK)</w:t>
      </w:r>
      <w:r w:rsidRPr="009E3E15">
        <w:rPr>
          <w:bCs/>
        </w:rPr>
        <w:t xml:space="preserve"> with </w:t>
      </w:r>
      <w:r w:rsidR="002B72D3">
        <w:rPr>
          <w:bCs/>
        </w:rPr>
        <w:t xml:space="preserve">the </w:t>
      </w:r>
      <w:r w:rsidRPr="009E3E15">
        <w:rPr>
          <w:bCs/>
        </w:rPr>
        <w:t>malate shunt as two alternate pathways to generate pyruvate from phosphoenolpyr</w:t>
      </w:r>
      <w:r w:rsidR="002B72D3">
        <w:rPr>
          <w:bCs/>
        </w:rPr>
        <w:t>uvate (see F</w:t>
      </w:r>
      <w:r w:rsidRPr="009E3E15">
        <w:rPr>
          <w:bCs/>
        </w:rPr>
        <w:t xml:space="preserve">igure </w:t>
      </w:r>
      <w:r w:rsidR="009203EC" w:rsidRPr="009E3E15">
        <w:rPr>
          <w:bCs/>
        </w:rPr>
        <w:t>1</w:t>
      </w:r>
      <w:r w:rsidR="002B72D3">
        <w:rPr>
          <w:bCs/>
        </w:rPr>
        <w:t>). The metabolic flux allocation</w:t>
      </w:r>
      <w:r w:rsidRPr="009E3E15">
        <w:rPr>
          <w:bCs/>
        </w:rPr>
        <w:t xml:space="preserve"> between these two pathways i</w:t>
      </w:r>
      <w:r w:rsidR="002B72D3">
        <w:rPr>
          <w:bCs/>
        </w:rPr>
        <w:t>s essential to characterize wild-type metabolism and</w:t>
      </w:r>
      <w:r w:rsidRPr="009E3E15">
        <w:rPr>
          <w:bCs/>
        </w:rPr>
        <w:t xml:space="preserve"> predict </w:t>
      </w:r>
      <w:r w:rsidR="002B72D3">
        <w:rPr>
          <w:bCs/>
        </w:rPr>
        <w:t>the impact of genetic perturbations on</w:t>
      </w:r>
      <w:r w:rsidRPr="009E3E15">
        <w:rPr>
          <w:bCs/>
        </w:rPr>
        <w:t xml:space="preserve"> metaboli</w:t>
      </w:r>
      <w:r w:rsidR="002B72D3">
        <w:rPr>
          <w:bCs/>
        </w:rPr>
        <w:t>sm using</w:t>
      </w:r>
      <w:r w:rsidRPr="009E3E15">
        <w:rPr>
          <w:bCs/>
        </w:rPr>
        <w:t xml:space="preserve"> kinetic models. Several studies hav</w:t>
      </w:r>
      <w:r w:rsidR="00300545">
        <w:rPr>
          <w:bCs/>
        </w:rPr>
        <w:t xml:space="preserve">e demonstrated that </w:t>
      </w:r>
      <w:r w:rsidR="00300545" w:rsidRPr="00300545">
        <w:rPr>
          <w:bCs/>
        </w:rPr>
        <w:t>the flux ratio betwe</w:t>
      </w:r>
      <w:r w:rsidR="00300545">
        <w:rPr>
          <w:bCs/>
        </w:rPr>
        <w:t xml:space="preserve">en PPDK and malate shunt is tilted heavily towards PPDK [8, 13] </w:t>
      </w:r>
      <w:r w:rsidR="008D7460">
        <w:rPr>
          <w:bCs/>
        </w:rPr>
        <w:t>suggesting the usefulness of malate shunt only for its transhydrogenase activity for anabolic processes</w:t>
      </w:r>
      <w:r w:rsidR="008E5800">
        <w:rPr>
          <w:bCs/>
        </w:rPr>
        <w:t xml:space="preserve"> </w:t>
      </w:r>
      <w:r w:rsidR="008E5800">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Pr>
          <w:bCs/>
        </w:rPr>
        <w:instrText xml:space="preserve"> ADDIN EN.CITE </w:instrText>
      </w:r>
      <w:r w:rsidR="007B3830">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Pr>
          <w:bCs/>
        </w:rPr>
        <w:instrText xml:space="preserve"> ADDIN EN.CITE.DATA </w:instrText>
      </w:r>
      <w:r w:rsidR="007B3830">
        <w:rPr>
          <w:bCs/>
        </w:rPr>
      </w:r>
      <w:r w:rsidR="007B3830">
        <w:rPr>
          <w:bCs/>
        </w:rPr>
        <w:fldChar w:fldCharType="end"/>
      </w:r>
      <w:r w:rsidR="008E5800">
        <w:rPr>
          <w:bCs/>
        </w:rPr>
        <w:fldChar w:fldCharType="separate"/>
      </w:r>
      <w:r w:rsidR="007B3830">
        <w:rPr>
          <w:bCs/>
          <w:noProof/>
        </w:rPr>
        <w:t>[20]</w:t>
      </w:r>
      <w:r w:rsidR="008E5800">
        <w:rPr>
          <w:bCs/>
        </w:rPr>
        <w:fldChar w:fldCharType="end"/>
      </w:r>
      <w:r w:rsidR="00300545">
        <w:rPr>
          <w:bCs/>
        </w:rPr>
        <w:t xml:space="preserve">. In this study, we </w:t>
      </w:r>
      <w:r w:rsidRPr="009E3E15">
        <w:rPr>
          <w:bCs/>
        </w:rPr>
        <w:t xml:space="preserve">evaluate the driving force for the two pathways </w:t>
      </w:r>
      <w:r w:rsidR="008E5800">
        <w:rPr>
          <w:bCs/>
        </w:rPr>
        <w:t>using</w:t>
      </w:r>
      <w:r w:rsidRPr="009E3E15">
        <w:rPr>
          <w:bCs/>
        </w:rPr>
        <w:t xml:space="preserve"> wild-type measurements under varying ethanol</w:t>
      </w:r>
      <w:r w:rsidR="00300545">
        <w:rPr>
          <w:bCs/>
        </w:rPr>
        <w:t xml:space="preserve"> concentrations. The results (</w:t>
      </w:r>
      <w:r w:rsidRPr="009E3E15">
        <w:rPr>
          <w:bCs/>
        </w:rPr>
        <w:t xml:space="preserve">shown in Figure </w:t>
      </w:r>
      <w:r w:rsidR="008E5800">
        <w:rPr>
          <w:bCs/>
        </w:rPr>
        <w:t>2</w:t>
      </w:r>
      <w:r w:rsidR="00300545">
        <w:rPr>
          <w:bCs/>
        </w:rPr>
        <w:t xml:space="preserve">) </w:t>
      </w:r>
      <w:r w:rsidRPr="009E3E15">
        <w:rPr>
          <w:bCs/>
        </w:rPr>
        <w:t xml:space="preserve">clearly indicate that </w:t>
      </w:r>
      <w:r w:rsidR="00300545">
        <w:rPr>
          <w:bCs/>
        </w:rPr>
        <w:t xml:space="preserve">the </w:t>
      </w:r>
      <w:r w:rsidRPr="009E3E15">
        <w:rPr>
          <w:bCs/>
        </w:rPr>
        <w:t>thermodynamic driving</w:t>
      </w:r>
      <w:r w:rsidR="00300545">
        <w:rPr>
          <w:bCs/>
        </w:rPr>
        <w:t xml:space="preserve"> force is consistently positive </w:t>
      </w:r>
      <w:r w:rsidR="00300545" w:rsidRPr="00300545">
        <w:rPr>
          <w:bCs/>
        </w:rPr>
        <w:t xml:space="preserve">for PPDK </w:t>
      </w:r>
      <w:r w:rsidR="00300545">
        <w:rPr>
          <w:bCs/>
        </w:rPr>
        <w:t xml:space="preserve">for ethanol concentrations up to </w:t>
      </w:r>
      <w:r w:rsidR="00FC2D9E">
        <w:rPr>
          <w:bCs/>
        </w:rPr>
        <w:t>0.8M in</w:t>
      </w:r>
      <w:r w:rsidR="00300545">
        <w:rPr>
          <w:bCs/>
        </w:rPr>
        <w:t xml:space="preserve"> contrast to the</w:t>
      </w:r>
      <w:r w:rsidRPr="009E3E15">
        <w:rPr>
          <w:bCs/>
        </w:rPr>
        <w:t xml:space="preserve"> malate shunt</w:t>
      </w:r>
      <w:r w:rsidR="00300545">
        <w:rPr>
          <w:bCs/>
        </w:rPr>
        <w:t xml:space="preserve"> which remain</w:t>
      </w:r>
      <w:r w:rsidR="00747A95">
        <w:rPr>
          <w:bCs/>
        </w:rPr>
        <w:t>s</w:t>
      </w:r>
      <w:r w:rsidR="00300545">
        <w:rPr>
          <w:bCs/>
        </w:rPr>
        <w:t xml:space="preserve"> t</w:t>
      </w:r>
      <w:r w:rsidR="00FC2D9E">
        <w:rPr>
          <w:bCs/>
        </w:rPr>
        <w:t xml:space="preserve">hermodynamically infeasible for </w:t>
      </w:r>
      <w:r w:rsidR="008E5800">
        <w:rPr>
          <w:bCs/>
        </w:rPr>
        <w:t xml:space="preserve">the </w:t>
      </w:r>
      <w:r w:rsidR="00FC2D9E">
        <w:rPr>
          <w:bCs/>
        </w:rPr>
        <w:t>entire range of ethanol concentrations (0-1M)</w:t>
      </w:r>
      <w:r w:rsidRPr="009E3E15">
        <w:rPr>
          <w:bCs/>
        </w:rPr>
        <w:t xml:space="preserve">. </w:t>
      </w:r>
      <w:r w:rsidR="00DD43E0">
        <w:rPr>
          <w:bCs/>
        </w:rPr>
        <w:t xml:space="preserve">This is because the malate shunt </w:t>
      </w:r>
      <w:r w:rsidR="00444282">
        <w:rPr>
          <w:bCs/>
        </w:rPr>
        <w:t>requires</w:t>
      </w:r>
      <w:r w:rsidR="00DD43E0">
        <w:rPr>
          <w:bCs/>
        </w:rPr>
        <w:t xml:space="preserve"> a high intracellular CO2 concentration</w:t>
      </w:r>
      <w:r w:rsidR="00F70957">
        <w:rPr>
          <w:bCs/>
        </w:rPr>
        <w:t xml:space="preserve"> </w:t>
      </w:r>
      <w:r w:rsidR="00F70957">
        <w:rPr>
          <w:bCs/>
        </w:rPr>
        <w:t>(&gt;0.1M</w:t>
      </w:r>
      <w:r w:rsidR="00F70957">
        <w:rPr>
          <w:bCs/>
        </w:rPr>
        <w:t>)</w:t>
      </w:r>
      <w:r w:rsidR="00F70957" w:rsidRPr="00661A4D">
        <w:rPr>
          <w:bCs/>
        </w:rPr>
        <w:t xml:space="preserve"> </w:t>
      </w:r>
      <w:r w:rsidR="00F70957">
        <w:rPr>
          <w:bCs/>
        </w:rPr>
        <w:t>to</w:t>
      </w:r>
      <w:r w:rsidR="00DD43E0">
        <w:rPr>
          <w:bCs/>
        </w:rPr>
        <w:t xml:space="preserve"> ensure thermodynamic feasibility, but the CO2 </w:t>
      </w:r>
      <w:r w:rsidR="001410C8">
        <w:rPr>
          <w:bCs/>
        </w:rPr>
        <w:t>concentration</w:t>
      </w:r>
      <w:r w:rsidR="00DD43E0">
        <w:rPr>
          <w:bCs/>
        </w:rPr>
        <w:t xml:space="preserve"> bounds </w:t>
      </w:r>
      <w:r w:rsidR="008E5800">
        <w:rPr>
          <w:bCs/>
        </w:rPr>
        <w:t>a</w:t>
      </w:r>
      <w:r w:rsidR="00DD43E0">
        <w:rPr>
          <w:bCs/>
        </w:rPr>
        <w:t xml:space="preserve">re </w:t>
      </w:r>
      <w:r w:rsidR="001410C8">
        <w:rPr>
          <w:bCs/>
        </w:rPr>
        <w:t>restricted</w:t>
      </w:r>
      <w:r w:rsidR="00DA63B9">
        <w:rPr>
          <w:bCs/>
        </w:rPr>
        <w:t xml:space="preserve"> (&lt;0.01mM)</w:t>
      </w:r>
      <w:r w:rsidR="001410C8">
        <w:rPr>
          <w:bCs/>
        </w:rPr>
        <w:t xml:space="preserve"> </w:t>
      </w:r>
      <w:r w:rsidR="008E5800">
        <w:rPr>
          <w:bCs/>
        </w:rPr>
        <w:t>under</w:t>
      </w:r>
      <w:r w:rsidR="001410C8">
        <w:rPr>
          <w:bCs/>
        </w:rPr>
        <w:t xml:space="preserve"> on </w:t>
      </w:r>
      <w:r w:rsidR="008E272E">
        <w:rPr>
          <w:bCs/>
        </w:rPr>
        <w:t xml:space="preserve">standard experimental conditions </w:t>
      </w:r>
      <w:r w:rsidR="008E272E">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Pr>
          <w:bCs/>
        </w:rPr>
        <w:instrText xml:space="preserve"> ADDIN EN.CITE </w:instrText>
      </w:r>
      <w:r w:rsidR="008E272E">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Pr>
          <w:bCs/>
        </w:rPr>
        <w:instrText xml:space="preserve"> ADDIN EN.CITE.DATA </w:instrText>
      </w:r>
      <w:r w:rsidR="008E272E">
        <w:rPr>
          <w:bCs/>
        </w:rPr>
      </w:r>
      <w:r w:rsidR="008E272E">
        <w:rPr>
          <w:bCs/>
        </w:rPr>
        <w:fldChar w:fldCharType="end"/>
      </w:r>
      <w:r w:rsidR="008E272E">
        <w:rPr>
          <w:bCs/>
        </w:rPr>
      </w:r>
      <w:r w:rsidR="008E272E">
        <w:rPr>
          <w:bCs/>
        </w:rPr>
        <w:fldChar w:fldCharType="separate"/>
      </w:r>
      <w:r w:rsidR="008E272E">
        <w:rPr>
          <w:bCs/>
          <w:noProof/>
        </w:rPr>
        <w:t>[12]</w:t>
      </w:r>
      <w:r w:rsidR="008E272E">
        <w:rPr>
          <w:bCs/>
        </w:rPr>
        <w:fldChar w:fldCharType="end"/>
      </w:r>
      <w:r w:rsidR="00375CB5">
        <w:rPr>
          <w:bCs/>
        </w:rPr>
        <w:t>.</w:t>
      </w:r>
      <w:r w:rsidR="008E272E">
        <w:rPr>
          <w:bCs/>
        </w:rPr>
        <w:t xml:space="preserve"> </w:t>
      </w:r>
      <w:r w:rsidR="00444282" w:rsidRPr="00661A4D">
        <w:rPr>
          <w:bCs/>
        </w:rPr>
        <w:t xml:space="preserve">This alludes to </w:t>
      </w:r>
      <w:r w:rsidR="00661A4D">
        <w:rPr>
          <w:bCs/>
        </w:rPr>
        <w:t xml:space="preserve">a </w:t>
      </w:r>
      <w:r w:rsidR="00E370F6">
        <w:rPr>
          <w:bCs/>
        </w:rPr>
        <w:t>localized</w:t>
      </w:r>
      <w:r w:rsidR="00661A4D">
        <w:rPr>
          <w:bCs/>
        </w:rPr>
        <w:t xml:space="preserve"> increase </w:t>
      </w:r>
      <w:r w:rsidR="00E370F6">
        <w:rPr>
          <w:bCs/>
        </w:rPr>
        <w:t>of</w:t>
      </w:r>
      <w:r w:rsidR="00661A4D">
        <w:rPr>
          <w:bCs/>
        </w:rPr>
        <w:t xml:space="preserve"> </w:t>
      </w:r>
      <w:r w:rsidR="00661A4D" w:rsidRPr="00661A4D">
        <w:rPr>
          <w:bCs/>
        </w:rPr>
        <w:t>CO2 concentration</w:t>
      </w:r>
      <w:r w:rsidR="008E2617">
        <w:rPr>
          <w:bCs/>
        </w:rPr>
        <w:t xml:space="preserve"> </w:t>
      </w:r>
      <w:r w:rsidR="00E370F6">
        <w:rPr>
          <w:bCs/>
        </w:rPr>
        <w:t xml:space="preserve">in WT </w:t>
      </w:r>
      <w:r w:rsidR="00E370F6" w:rsidRPr="00E370F6">
        <w:rPr>
          <w:bCs/>
          <w:i/>
        </w:rPr>
        <w:t>C. thermocellum</w:t>
      </w:r>
      <w:r w:rsidR="00E370F6">
        <w:rPr>
          <w:bCs/>
        </w:rPr>
        <w:t xml:space="preserve"> </w:t>
      </w:r>
      <w:r w:rsidR="00661A4D" w:rsidRPr="00661A4D">
        <w:rPr>
          <w:bCs/>
        </w:rPr>
        <w:t>for PEPCK to be feasible</w:t>
      </w:r>
      <w:r w:rsidR="00E370F6">
        <w:rPr>
          <w:bCs/>
        </w:rPr>
        <w:t xml:space="preserve"> and </w:t>
      </w:r>
      <w:r w:rsidR="00F70957">
        <w:rPr>
          <w:bCs/>
        </w:rPr>
        <w:t xml:space="preserve">also </w:t>
      </w:r>
      <w:r w:rsidR="00E370F6">
        <w:rPr>
          <w:bCs/>
        </w:rPr>
        <w:t xml:space="preserve">indicates close proximity of PEPCK to CO2 generating reactions such as </w:t>
      </w:r>
      <w:r w:rsidR="00CF1D64" w:rsidRPr="00CF1D64">
        <w:rPr>
          <w:bCs/>
        </w:rPr>
        <w:t>pyruvate: ferredoxin oxidoreductase</w:t>
      </w:r>
      <w:r w:rsidR="00CF1D64">
        <w:rPr>
          <w:bCs/>
        </w:rPr>
        <w:t xml:space="preserve"> (</w:t>
      </w:r>
      <w:r w:rsidR="00E370F6">
        <w:rPr>
          <w:bCs/>
        </w:rPr>
        <w:t>PFOR</w:t>
      </w:r>
      <w:r w:rsidR="00CF1D64">
        <w:rPr>
          <w:bCs/>
        </w:rPr>
        <w:t>)</w:t>
      </w:r>
      <w:r w:rsidR="00E370F6">
        <w:rPr>
          <w:bCs/>
        </w:rPr>
        <w:t xml:space="preserve">, </w:t>
      </w:r>
      <w:r w:rsidR="00CF1D64">
        <w:rPr>
          <w:bCs/>
        </w:rPr>
        <w:t>malate dehydrogenase (</w:t>
      </w:r>
      <w:r w:rsidR="00E370F6">
        <w:rPr>
          <w:bCs/>
        </w:rPr>
        <w:t>MDH</w:t>
      </w:r>
      <w:r w:rsidR="00CF1D64">
        <w:rPr>
          <w:bCs/>
        </w:rPr>
        <w:t>)</w:t>
      </w:r>
      <w:r w:rsidR="00E370F6">
        <w:rPr>
          <w:bCs/>
        </w:rPr>
        <w:t xml:space="preserve"> which should be </w:t>
      </w:r>
      <w:r w:rsidR="00F70957">
        <w:rPr>
          <w:bCs/>
        </w:rPr>
        <w:t>probed</w:t>
      </w:r>
      <w:r w:rsidR="00E370F6">
        <w:rPr>
          <w:bCs/>
        </w:rPr>
        <w:t xml:space="preserve"> experimentally. W</w:t>
      </w:r>
      <w:r w:rsidR="00300545">
        <w:rPr>
          <w:bCs/>
        </w:rPr>
        <w:t xml:space="preserve">e </w:t>
      </w:r>
      <w:r w:rsidR="009A0FEB">
        <w:rPr>
          <w:bCs/>
        </w:rPr>
        <w:t>also observe</w:t>
      </w:r>
      <w:r w:rsidRPr="009E3E15">
        <w:rPr>
          <w:bCs/>
        </w:rPr>
        <w:t xml:space="preserve"> accumulation of upper glycolysis metabolites especially sugar phosphates</w:t>
      </w:r>
      <w:r w:rsidR="00833988">
        <w:rPr>
          <w:bCs/>
        </w:rPr>
        <w:t xml:space="preserve"> (also observed in ethanol stress studies</w:t>
      </w:r>
      <w:r w:rsidR="00646144" w:rsidRPr="009E3E15">
        <w:rPr>
          <w:bCs/>
        </w:rPr>
        <w:t xml:space="preserve"> </w:t>
      </w:r>
      <w:r w:rsidR="00646144" w:rsidRPr="009E3E1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Pr>
          <w:bCs/>
        </w:rPr>
        <w:instrText xml:space="preserve"> ADDIN EN.CITE </w:instrText>
      </w:r>
      <w:r w:rsidR="007B3830">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Pr>
          <w:bCs/>
        </w:rPr>
        <w:instrText xml:space="preserve"> ADDIN EN.CITE.DATA </w:instrText>
      </w:r>
      <w:r w:rsidR="007B3830">
        <w:rPr>
          <w:bCs/>
        </w:rPr>
      </w:r>
      <w:r w:rsidR="007B3830">
        <w:rPr>
          <w:bCs/>
        </w:rPr>
        <w:fldChar w:fldCharType="end"/>
      </w:r>
      <w:r w:rsidR="00646144" w:rsidRPr="009E3E15">
        <w:rPr>
          <w:bCs/>
        </w:rPr>
        <w:fldChar w:fldCharType="separate"/>
      </w:r>
      <w:r w:rsidR="007B3830">
        <w:rPr>
          <w:bCs/>
          <w:noProof/>
        </w:rPr>
        <w:t>[1, 21]</w:t>
      </w:r>
      <w:r w:rsidR="00646144" w:rsidRPr="009E3E15">
        <w:rPr>
          <w:bCs/>
        </w:rPr>
        <w:fldChar w:fldCharType="end"/>
      </w:r>
      <w:r w:rsidRPr="009E3E15">
        <w:rPr>
          <w:bCs/>
        </w:rPr>
        <w:t xml:space="preserve">) as a </w:t>
      </w:r>
      <w:r w:rsidRPr="002A1401">
        <w:rPr>
          <w:bCs/>
        </w:rPr>
        <w:t xml:space="preserve">consequence of </w:t>
      </w:r>
      <w:r w:rsidR="005338AD" w:rsidRPr="002A1401">
        <w:rPr>
          <w:bCs/>
        </w:rPr>
        <w:t>GAPDH</w:t>
      </w:r>
      <w:r w:rsidRPr="002A1401">
        <w:rPr>
          <w:bCs/>
        </w:rPr>
        <w:t xml:space="preserve"> being a thermodynamic bottleneck</w:t>
      </w:r>
      <w:r w:rsidR="005338AD">
        <w:rPr>
          <w:bCs/>
        </w:rPr>
        <w:t xml:space="preserve"> due to </w:t>
      </w:r>
      <w:r w:rsidR="009A0FEB">
        <w:rPr>
          <w:bCs/>
        </w:rPr>
        <w:t xml:space="preserve">an </w:t>
      </w:r>
      <w:r w:rsidR="005338AD">
        <w:rPr>
          <w:bCs/>
        </w:rPr>
        <w:t>increase in NADH pool</w:t>
      </w:r>
      <w:r w:rsidR="009A0FEB">
        <w:rPr>
          <w:bCs/>
        </w:rPr>
        <w:t xml:space="preserve"> under ethanol stress</w:t>
      </w:r>
      <w:r w:rsidR="00CF1D64">
        <w:rPr>
          <w:bCs/>
        </w:rPr>
        <w:t xml:space="preserve"> (Figure 2)</w:t>
      </w:r>
      <w:r w:rsidRPr="009E3E15">
        <w:rPr>
          <w:bCs/>
        </w:rPr>
        <w:t>.</w:t>
      </w:r>
    </w:p>
    <w:p w14:paraId="10B77DDF" w14:textId="77777777" w:rsidR="006C0B5E" w:rsidRPr="009E3E15" w:rsidRDefault="006C0B5E" w:rsidP="009E3E15">
      <w:pPr>
        <w:spacing w:line="480" w:lineRule="auto"/>
        <w:jc w:val="both"/>
      </w:pPr>
    </w:p>
    <w:p w14:paraId="1F0B8CCB" w14:textId="50070837" w:rsidR="00014398" w:rsidRPr="009E3E15" w:rsidRDefault="00B47A35" w:rsidP="00220D6F">
      <w:pPr>
        <w:keepNext/>
        <w:spacing w:line="480" w:lineRule="auto"/>
        <w:jc w:val="center"/>
      </w:pPr>
      <w:r>
        <w:rPr>
          <w:noProof/>
        </w:rPr>
        <w:lastRenderedPageBreak/>
        <w:drawing>
          <wp:inline distT="0" distB="0" distL="0" distR="0" wp14:anchorId="63F26A2B" wp14:editId="28C56CD7">
            <wp:extent cx="5548172" cy="3988957"/>
            <wp:effectExtent l="0" t="0" r="0" b="0"/>
            <wp:docPr id="9" name="Picture 9"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herm_glycolysis_met_con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16" t="2147" r="10906" b="2354"/>
                    <a:stretch/>
                  </pic:blipFill>
                  <pic:spPr bwMode="auto">
                    <a:xfrm>
                      <a:off x="0" y="0"/>
                      <a:ext cx="5549153" cy="3989662"/>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0D6D39BD"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showing the variation in metabolite concentrations of key metabolites across time points. The external ethanol concentration increase</w:t>
      </w:r>
      <w:r w:rsidR="001539D3">
        <w:rPr>
          <w:rFonts w:ascii="Times New Roman" w:hAnsi="Times New Roman" w:cs="Times New Roman"/>
          <w:i w:val="0"/>
          <w:color w:val="000000" w:themeColor="text1"/>
          <w:sz w:val="20"/>
        </w:rPr>
        <w:t>s</w:t>
      </w:r>
      <w:r w:rsidRPr="0071375B">
        <w:rPr>
          <w:rFonts w:ascii="Times New Roman" w:hAnsi="Times New Roman" w:cs="Times New Roman"/>
          <w:i w:val="0"/>
          <w:color w:val="000000" w:themeColor="text1"/>
          <w:sz w:val="20"/>
        </w:rPr>
        <w:t xml:space="preserve"> with increasing time points. Sugar phosphates (e.g. G</w:t>
      </w:r>
      <w:r w:rsidR="001539D3">
        <w:rPr>
          <w:rFonts w:ascii="Times New Roman" w:hAnsi="Times New Roman" w:cs="Times New Roman"/>
          <w:i w:val="0"/>
          <w:color w:val="000000" w:themeColor="text1"/>
          <w:sz w:val="20"/>
        </w:rPr>
        <w:t>1</w:t>
      </w:r>
      <w:r w:rsidRPr="0071375B">
        <w:rPr>
          <w:rFonts w:ascii="Times New Roman" w:hAnsi="Times New Roman" w:cs="Times New Roman"/>
          <w:i w:val="0"/>
          <w:color w:val="000000" w:themeColor="text1"/>
          <w:sz w:val="20"/>
        </w:rPr>
        <w:t>P) in upper glycolysis are getting accumulated under ethanol stress.</w:t>
      </w:r>
    </w:p>
    <w:p w14:paraId="136C35CA" w14:textId="77777777" w:rsidR="0071375B" w:rsidRDefault="0071375B" w:rsidP="009E3E15">
      <w:pPr>
        <w:spacing w:line="480" w:lineRule="auto"/>
        <w:jc w:val="both"/>
      </w:pPr>
    </w:p>
    <w:p w14:paraId="3C55FC70" w14:textId="7188F555" w:rsidR="00085B17" w:rsidRPr="00EB043F" w:rsidRDefault="00085B17" w:rsidP="002D5460">
      <w:pPr>
        <w:pStyle w:val="Heading2"/>
        <w:numPr>
          <w:ilvl w:val="0"/>
          <w:numId w:val="0"/>
        </w:numPr>
        <w:jc w:val="both"/>
        <w:rPr>
          <w:sz w:val="24"/>
        </w:rPr>
      </w:pPr>
      <w:r w:rsidRPr="00EB043F">
        <w:rPr>
          <w:sz w:val="24"/>
        </w:rPr>
        <w:t xml:space="preserve">Analysis </w:t>
      </w:r>
      <w:r w:rsidR="00EB043F">
        <w:rPr>
          <w:sz w:val="24"/>
        </w:rPr>
        <w:t xml:space="preserve">of possible </w:t>
      </w:r>
      <w:r w:rsidR="00EB043F" w:rsidRPr="00EB043F">
        <w:rPr>
          <w:sz w:val="24"/>
        </w:rPr>
        <w:t>metabolic engineering interventions</w:t>
      </w:r>
      <w:r w:rsidR="00EB043F">
        <w:rPr>
          <w:sz w:val="24"/>
        </w:rPr>
        <w:t xml:space="preserve"> in</w:t>
      </w:r>
      <w:r w:rsidRPr="00EB043F">
        <w:rPr>
          <w:sz w:val="24"/>
        </w:rPr>
        <w:t xml:space="preserve"> </w:t>
      </w:r>
      <w:r w:rsidRPr="00EB043F">
        <w:rPr>
          <w:i/>
          <w:sz w:val="24"/>
        </w:rPr>
        <w:t>C. thermocellum</w:t>
      </w:r>
      <w:r w:rsidRPr="00EB043F">
        <w:rPr>
          <w:sz w:val="24"/>
        </w:rPr>
        <w:t xml:space="preserve"> </w:t>
      </w:r>
    </w:p>
    <w:p w14:paraId="00E12787" w14:textId="04BC2115" w:rsidR="00661D5E" w:rsidRPr="00371887" w:rsidRDefault="00662D75" w:rsidP="009E3E15">
      <w:pPr>
        <w:spacing w:line="480" w:lineRule="auto"/>
        <w:jc w:val="both"/>
      </w:pPr>
      <w:r>
        <w:t>MDF</w:t>
      </w:r>
      <w:r w:rsidR="00602A30">
        <w:t xml:space="preserve"> analysis</w:t>
      </w:r>
      <w:r>
        <w:t xml:space="preserve"> of wild-type </w:t>
      </w:r>
      <w:r w:rsidR="00617535" w:rsidRPr="00617535">
        <w:rPr>
          <w:i/>
        </w:rPr>
        <w:t>C</w:t>
      </w:r>
      <w:r w:rsidR="00617535">
        <w:rPr>
          <w:i/>
        </w:rPr>
        <w:t>. thermocellum</w:t>
      </w:r>
      <w:r w:rsidR="00602A30">
        <w:t xml:space="preserve"> </w:t>
      </w:r>
      <w:r w:rsidR="00617535">
        <w:t>in the previous section showed</w:t>
      </w:r>
      <w:r w:rsidR="00602A30">
        <w:t xml:space="preserve"> that cofactor pools</w:t>
      </w:r>
      <w:r w:rsidR="00617535">
        <w:t xml:space="preserve"> (especially NADH)</w:t>
      </w:r>
      <w:r w:rsidR="00602A30">
        <w:t xml:space="preserve"> play</w:t>
      </w:r>
      <w:r w:rsidR="00617535">
        <w:t>s</w:t>
      </w:r>
      <w:r w:rsidR="00602A30">
        <w:t xml:space="preserve"> a major role in driving the thermodynamic feasibility of ethanol production in </w:t>
      </w:r>
      <w:r w:rsidR="00602A30" w:rsidRPr="00AA156C">
        <w:rPr>
          <w:i/>
        </w:rPr>
        <w:t>C. thermocellum</w:t>
      </w:r>
      <w:r w:rsidR="00602A30">
        <w:t xml:space="preserve">. Thus, we can infer that perturbations in cofactor pools can be used to our advantage to increase ethanol production by ensuring a larger MDF for the pathway. To this end, </w:t>
      </w:r>
      <w:r w:rsidR="00602A30" w:rsidRPr="009E3E15">
        <w:t xml:space="preserve">we have systematically </w:t>
      </w:r>
      <w:r w:rsidR="00602A30">
        <w:t>evaluated pathway modification</w:t>
      </w:r>
      <w:r w:rsidR="00602A30" w:rsidRPr="009E3E15">
        <w:t xml:space="preserve"> strategies</w:t>
      </w:r>
      <w:r w:rsidR="00602A30">
        <w:t xml:space="preserve"> by genetic interventions which modify the cofactor association of a single or multiple reactions in </w:t>
      </w:r>
      <w:r w:rsidR="00602A30" w:rsidRPr="00AA156C">
        <w:rPr>
          <w:i/>
        </w:rPr>
        <w:t>C. thermocellum</w:t>
      </w:r>
      <w:r w:rsidR="00D3077D">
        <w:rPr>
          <w:i/>
        </w:rPr>
        <w:t xml:space="preserve"> </w:t>
      </w:r>
      <w:r w:rsidR="00D3077D">
        <w:t>including: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w:t>
      </w:r>
      <w:r w:rsidR="0018528F">
        <w:t xml:space="preserve">and </w:t>
      </w:r>
      <w:r w:rsidR="003606C3">
        <w:lastRenderedPageBreak/>
        <w:t xml:space="preserve">NADPH-linked ADH (ADH-NADPH) </w:t>
      </w:r>
      <w:r w:rsidR="003606C3">
        <w:rPr>
          <w:bCs/>
        </w:rPr>
        <w:t>(see Figure 1 and Table 1)</w:t>
      </w:r>
      <w:r w:rsidR="00D3077D">
        <w:t xml:space="preserve">. </w:t>
      </w:r>
      <w:r w:rsidR="00077607">
        <w:t>A genetic intervention often implies multiple changes. For example, changing the cofactor preference of the ADH reaction from NADH to NADPH implies a second change somewhere in the pathway to provide a source of NADPH. To ensure that all of these secondary changes were accounted for, we generate elementary flux modes (EFMs) for all combinations of reactions that allow conversion of one molecule of cellobiose into four molecules of ethanol</w:t>
      </w:r>
      <w:r w:rsidR="00990808">
        <w:t xml:space="preserve"> while allowing for only unique biotransformations (i.e. prevent reactions which differ only in cofactors to </w:t>
      </w:r>
      <w:r w:rsidR="00065B63">
        <w:t>appear</w:t>
      </w:r>
      <w:r w:rsidR="00990808">
        <w:t xml:space="preserve"> in </w:t>
      </w:r>
      <w:r w:rsidR="00065B63">
        <w:t>the same</w:t>
      </w:r>
      <w:r w:rsidR="00990808">
        <w:t xml:space="preserve"> EFM)</w:t>
      </w:r>
      <w:r w:rsidR="00077607">
        <w:t>. For each of the resulting 336 EFMs</w:t>
      </w:r>
      <w:r w:rsidR="00990808">
        <w:t xml:space="preserve"> (Supplementary Table XX)</w:t>
      </w:r>
      <w:r w:rsidR="005A47DD">
        <w:t xml:space="preserve">, we calculate the ATP </w:t>
      </w:r>
      <w:r w:rsidR="008E7F7C">
        <w:t>generated</w:t>
      </w:r>
      <w:r w:rsidR="005A47DD">
        <w:t xml:space="preserve"> </w:t>
      </w:r>
      <w:r w:rsidR="00077607">
        <w:t>and the</w:t>
      </w:r>
      <w:r w:rsidR="00990808">
        <w:t xml:space="preserve"> pathway</w:t>
      </w:r>
      <w:r w:rsidR="00077607">
        <w:t xml:space="preserve"> MDF.  We quantif</w:t>
      </w:r>
      <w:r w:rsidR="00990808">
        <w:t>y</w:t>
      </w:r>
      <w:r w:rsidR="00077607">
        <w:t xml:space="preserve"> the difference between our wild-type EFM and any mutant EFM by calculating their Hamming Distance which measures the </w:t>
      </w:r>
      <w:r w:rsidR="00371887">
        <w:t>number</w:t>
      </w:r>
      <w:r w:rsidR="00077607">
        <w:t xml:space="preserve"> of </w:t>
      </w:r>
      <w:r w:rsidR="00371887">
        <w:t xml:space="preserve">reaction changes in a mutant compared to our wild-type EFM. A high hamming distance indicates that significant strain design effort would be invested in generating the mutant strain. </w:t>
      </w:r>
      <w:r w:rsidR="00602A30">
        <w:t>All t</w:t>
      </w:r>
      <w:r w:rsidR="00602A30" w:rsidRPr="009E3E15">
        <w:t>he</w:t>
      </w:r>
      <w:r w:rsidR="00341D94">
        <w:t xml:space="preserve"> 336</w:t>
      </w:r>
      <w:r w:rsidR="00602A30" w:rsidRPr="009E3E15">
        <w:t xml:space="preserve"> </w:t>
      </w:r>
      <w:r w:rsidR="00990808">
        <w:t>EFMs a</w:t>
      </w:r>
      <w:r w:rsidR="00602A30" w:rsidRPr="009E3E15">
        <w:t xml:space="preserve">re analyzed </w:t>
      </w:r>
      <w:r w:rsidR="00990808">
        <w:t>at</w:t>
      </w:r>
      <w:r w:rsidR="00602A30" w:rsidRPr="009E3E15">
        <w:t xml:space="preserve"> </w:t>
      </w:r>
      <w:r w:rsidR="00602A30">
        <w:t>1M</w:t>
      </w:r>
      <w:r w:rsidR="00602A30" w:rsidRPr="009E3E15">
        <w:t xml:space="preserve"> ethanol concentration while allowing other metabolite concentration</w:t>
      </w:r>
      <w:r w:rsidR="00602A30">
        <w:t>s</w:t>
      </w:r>
      <w:r w:rsidR="00602A30" w:rsidRPr="009E3E15">
        <w:t xml:space="preserve"> to vary within physiological range</w:t>
      </w:r>
      <w:r w:rsidR="00602A30">
        <w:t xml:space="preserve"> </w:t>
      </w:r>
      <w:r w:rsidR="00602A30">
        <w:rPr>
          <w:bCs/>
        </w:rPr>
        <w:t>(1</w:t>
      </w:r>
      <w:r w:rsidR="00602A30" w:rsidRPr="004960CE">
        <w:rPr>
          <w:bCs/>
        </w:rPr>
        <w:t xml:space="preserve"> μM</w:t>
      </w:r>
      <w:r w:rsidR="00602A30">
        <w:rPr>
          <w:bCs/>
        </w:rPr>
        <w:t xml:space="preserve"> - 0.02 mM)</w:t>
      </w:r>
      <w:r w:rsidR="00E926DB">
        <w:rPr>
          <w:bCs/>
        </w:rPr>
        <w:t>, the energy cofactors (ATP/ADP, GTP/GDP</w:t>
      </w:r>
      <w:r w:rsidR="000A0DED">
        <w:rPr>
          <w:bCs/>
        </w:rPr>
        <w:t>,</w:t>
      </w:r>
      <w:r w:rsidR="00E926DB">
        <w:rPr>
          <w:bCs/>
        </w:rPr>
        <w:t xml:space="preserve"> and PPi/Pi) were allowed to assume a ratio</w:t>
      </w:r>
      <w:r w:rsidR="001C7754">
        <w:rPr>
          <w:bCs/>
        </w:rPr>
        <w:t xml:space="preserve"> greater than 10:1 and the redox </w:t>
      </w:r>
      <w:r w:rsidR="00E926DB">
        <w:t>cofactors</w:t>
      </w:r>
      <w:r w:rsidR="000A0DED">
        <w:t xml:space="preserve"> (</w:t>
      </w:r>
      <w:r w:rsidR="000A0DED">
        <w:t xml:space="preserve">NADH/NAD+, NADPH/NADP+, </w:t>
      </w:r>
      <w:proofErr w:type="spellStart"/>
      <w:r w:rsidR="000A0DED">
        <w:t>Fd</w:t>
      </w:r>
      <w:proofErr w:type="spellEnd"/>
      <w:r w:rsidR="000A0DED">
        <w:t>(red)/</w:t>
      </w:r>
      <w:proofErr w:type="spellStart"/>
      <w:r w:rsidR="000A0DED">
        <w:t>Fd</w:t>
      </w:r>
      <w:proofErr w:type="spellEnd"/>
      <w:r w:rsidR="000A0DED">
        <w:t>(ox)</w:t>
      </w:r>
      <w:r w:rsidR="000A0DED">
        <w:t>)</w:t>
      </w:r>
      <w:r w:rsidR="00E926DB">
        <w:t xml:space="preserve"> ratios </w:t>
      </w:r>
      <w:r w:rsidR="000A0DED">
        <w:t xml:space="preserve">were allowed </w:t>
      </w:r>
      <w:r w:rsidR="00E926DB">
        <w:t xml:space="preserve">to vary </w:t>
      </w:r>
      <w:r w:rsidR="00E926DB">
        <w:t>between 1:100 and 100:1</w:t>
      </w:r>
      <w:r w:rsidR="00602A30" w:rsidRPr="009E3E15">
        <w:t xml:space="preserve">. </w:t>
      </w:r>
      <w:r w:rsidR="00661D5E" w:rsidRPr="003C6DC2">
        <w:t xml:space="preserve">Figure </w:t>
      </w:r>
      <w:r w:rsidR="00990808">
        <w:t>3</w:t>
      </w:r>
      <w:r w:rsidR="00661D5E" w:rsidRPr="003C6DC2">
        <w:t xml:space="preserve"> s</w:t>
      </w:r>
      <w:r w:rsidR="00661D5E">
        <w:t xml:space="preserve">ummarizes </w:t>
      </w:r>
      <w:r w:rsidR="00990808">
        <w:t>the</w:t>
      </w:r>
      <w:r w:rsidR="00371887">
        <w:t xml:space="preserve"> MDF values, ATP </w:t>
      </w:r>
      <w:r w:rsidR="008E7F7C">
        <w:t>generation</w:t>
      </w:r>
      <w:r w:rsidR="00371887">
        <w:t>, and hamming distance</w:t>
      </w:r>
      <w:r w:rsidR="00990808">
        <w:t xml:space="preserve"> of all the EFMs</w:t>
      </w:r>
      <w:r w:rsidR="00661D5E">
        <w:t xml:space="preserve">. </w:t>
      </w:r>
    </w:p>
    <w:p w14:paraId="402752E7" w14:textId="2D9B3F36" w:rsidR="00FF0757" w:rsidRPr="009E3E15" w:rsidRDefault="00152268" w:rsidP="009E3E15">
      <w:pPr>
        <w:spacing w:line="480" w:lineRule="auto"/>
        <w:jc w:val="both"/>
        <w:rPr>
          <w:b/>
        </w:rPr>
      </w:pPr>
      <w:r>
        <w:rPr>
          <w:b/>
          <w:noProof/>
        </w:rPr>
        <w:lastRenderedPageBreak/>
        <w:drawing>
          <wp:inline distT="0" distB="0" distL="0" distR="0" wp14:anchorId="33A0AE98" wp14:editId="2EDE9F8A">
            <wp:extent cx="5181600" cy="4079240"/>
            <wp:effectExtent l="0" t="0" r="0" b="10160"/>
            <wp:docPr id="11" name="Picture 11" descr="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81600" cy="4079240"/>
                    </a:xfrm>
                    <a:prstGeom prst="rect">
                      <a:avLst/>
                    </a:prstGeom>
                    <a:noFill/>
                    <a:ln>
                      <a:noFill/>
                    </a:ln>
                  </pic:spPr>
                </pic:pic>
              </a:graphicData>
            </a:graphic>
          </wp:inline>
        </w:drawing>
      </w:r>
    </w:p>
    <w:p w14:paraId="7B1886CF" w14:textId="3B32E3F3"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Hamming distance of all 336 EFMs. 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 in Table 1. The shade of blue represents the value of hamming distance of any given EFM calculated from the wild-type EFM.</w:t>
      </w:r>
      <w:r w:rsidR="00C043D1">
        <w:rPr>
          <w:rFonts w:ascii="Times New Roman" w:hAnsi="Times New Roman" w:cs="Times New Roman"/>
          <w:i w:val="0"/>
          <w:sz w:val="20"/>
        </w:rPr>
        <w:t xml:space="preserve"> The EFMs are clustered in three different regions based on their MDF values. </w:t>
      </w:r>
    </w:p>
    <w:p w14:paraId="311338DF" w14:textId="137102CB" w:rsidR="008332DA" w:rsidRPr="009E3E15" w:rsidRDefault="008332DA" w:rsidP="009E3E15">
      <w:pPr>
        <w:keepNext/>
        <w:jc w:val="center"/>
      </w:pPr>
    </w:p>
    <w:p w14:paraId="3376919D" w14:textId="598DA67E" w:rsidR="004F2F49" w:rsidRDefault="00990808" w:rsidP="00A17EEC">
      <w:pPr>
        <w:spacing w:line="480" w:lineRule="auto"/>
        <w:jc w:val="both"/>
      </w:pPr>
      <w:r>
        <w:t xml:space="preserve">There are three distinct clusters of EFMs </w:t>
      </w:r>
      <w:r w:rsidR="003475B2">
        <w:t xml:space="preserve">which can be seen in Figure 3 based on pathway MDFs, i.e. </w:t>
      </w:r>
      <w:r w:rsidR="00C51EDE">
        <w:t xml:space="preserve">type I </w:t>
      </w:r>
      <w:r w:rsidR="003475B2">
        <w:t xml:space="preserve">EFMs with low MDF (&lt;1), </w:t>
      </w:r>
      <w:r w:rsidR="00C51EDE">
        <w:t xml:space="preserve">type II </w:t>
      </w:r>
      <w:r w:rsidR="003475B2">
        <w:t xml:space="preserve">EFMs with intermediate MDF (3-5) but high ATP </w:t>
      </w:r>
      <w:r w:rsidR="008E7F7C">
        <w:t>generation</w:t>
      </w:r>
      <w:r w:rsidR="003475B2">
        <w:t xml:space="preserve"> (&gt;</w:t>
      </w:r>
      <w:r w:rsidR="00DE0E13">
        <w:t>2</w:t>
      </w:r>
      <w:r w:rsidR="003475B2">
        <w:t xml:space="preserve">), and </w:t>
      </w:r>
      <w:r w:rsidR="00C51EDE">
        <w:t xml:space="preserve">type III </w:t>
      </w:r>
      <w:r w:rsidR="003475B2">
        <w:t xml:space="preserve">EFMs with high MDF (&gt;8) but low ATP </w:t>
      </w:r>
      <w:r w:rsidR="008E7F7C">
        <w:t>generation</w:t>
      </w:r>
      <w:r w:rsidR="003475B2">
        <w:t xml:space="preserve"> (&lt;</w:t>
      </w:r>
      <w:r w:rsidR="00DE0E13">
        <w:t>3</w:t>
      </w:r>
      <w:r w:rsidR="003475B2">
        <w:t xml:space="preserve">). </w:t>
      </w:r>
      <w:r w:rsidR="00FE4FF4">
        <w:t xml:space="preserve">It is interesting to note that all the </w:t>
      </w:r>
      <w:r w:rsidR="00C51EDE">
        <w:t>type I</w:t>
      </w:r>
      <w:r w:rsidR="00FE4FF4">
        <w:t xml:space="preserve"> EFMs possessed the malate shunt to generate pyruvate</w:t>
      </w:r>
      <w:r w:rsidR="005A6044">
        <w:t xml:space="preserve"> which led to thermodynamic infeasibility except those </w:t>
      </w:r>
      <w:r w:rsidR="00DE0E13">
        <w:t xml:space="preserve">EFMs </w:t>
      </w:r>
      <w:r w:rsidR="005A6044">
        <w:t>which additionally contain the GAPN reaction</w:t>
      </w:r>
      <w:r w:rsidR="00FE4FF4">
        <w:t xml:space="preserve">. </w:t>
      </w:r>
      <w:r w:rsidR="008737DF">
        <w:t>T</w:t>
      </w:r>
      <w:r w:rsidR="00FE4FF4">
        <w:t xml:space="preserve">he physiologically allowable CO2 concertation restricted the </w:t>
      </w:r>
      <w:r w:rsidR="008737DF">
        <w:t xml:space="preserve">PEPCK reaction lowering the </w:t>
      </w:r>
      <w:r w:rsidR="00FE4FF4">
        <w:t xml:space="preserve">MDF for all these </w:t>
      </w:r>
      <w:r w:rsidR="00F17184">
        <w:t>EFMs</w:t>
      </w:r>
      <w:r w:rsidR="00FE4FF4">
        <w:t xml:space="preserve"> close to </w:t>
      </w:r>
      <w:r w:rsidR="00534279">
        <w:t>zero</w:t>
      </w:r>
      <w:r w:rsidR="00FE4FF4">
        <w:t xml:space="preserve"> indicating </w:t>
      </w:r>
      <w:r w:rsidR="00C51EDE">
        <w:t xml:space="preserve">poor thermodynamic feasibility similar to the case with WT </w:t>
      </w:r>
      <w:r w:rsidR="00C51EDE" w:rsidRPr="00C51EDE">
        <w:rPr>
          <w:i/>
        </w:rPr>
        <w:t>C. thermocellum</w:t>
      </w:r>
      <w:r w:rsidR="00C51EDE">
        <w:t xml:space="preserve"> as discussed in the previous section. All t</w:t>
      </w:r>
      <w:r w:rsidR="003D5208">
        <w:t xml:space="preserve">he </w:t>
      </w:r>
      <w:r w:rsidR="00C51EDE">
        <w:t>type III</w:t>
      </w:r>
      <w:r w:rsidR="00534279">
        <w:t xml:space="preserve"> EFMs possessed the GAPN reaction which replaces GAPDH and PGK reactions from wild-type </w:t>
      </w:r>
      <w:r w:rsidR="00534279" w:rsidRPr="00534279">
        <w:rPr>
          <w:i/>
        </w:rPr>
        <w:t>C. thermocellum</w:t>
      </w:r>
      <w:r w:rsidR="00534279">
        <w:t xml:space="preserve">. </w:t>
      </w:r>
      <w:r w:rsidR="002A5A46">
        <w:t>Studies have shown</w:t>
      </w:r>
      <w:r w:rsidR="00534279" w:rsidRPr="009E3E15">
        <w:t xml:space="preserve"> that such a genetic </w:t>
      </w:r>
      <w:r w:rsidR="00534279" w:rsidRPr="009E3E15">
        <w:lastRenderedPageBreak/>
        <w:t xml:space="preserve">intervention </w:t>
      </w:r>
      <w:r w:rsidR="002A5A46">
        <w:t>can</w:t>
      </w:r>
      <w:r w:rsidR="00534279" w:rsidRPr="009E3E15">
        <w:t xml:space="preserve">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 </w:instrText>
      </w:r>
      <w:r w:rsidR="007B3830">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DATA </w:instrText>
      </w:r>
      <w:r w:rsidR="007B3830">
        <w:fldChar w:fldCharType="end"/>
      </w:r>
      <w:r w:rsidR="00534279" w:rsidRPr="009E3E15">
        <w:fldChar w:fldCharType="separate"/>
      </w:r>
      <w:r w:rsidR="007B3830">
        <w:rPr>
          <w:noProof/>
        </w:rPr>
        <w:t>[22, 23]</w:t>
      </w:r>
      <w:r w:rsidR="00534279" w:rsidRPr="009E3E15">
        <w:fldChar w:fldCharType="end"/>
      </w:r>
      <w:r w:rsidR="00534279" w:rsidRPr="009E3E15">
        <w:t>.</w:t>
      </w:r>
      <w:r w:rsidR="002E6FC8">
        <w:t xml:space="preserve"> </w:t>
      </w:r>
      <w:r w:rsidR="00C51EDE">
        <w:t xml:space="preserve">However, introduction of GAPN also reduces the ATP generated by the pathway which is necessary for cell growth. </w:t>
      </w:r>
      <w:r w:rsidR="00A17EEC">
        <w:t xml:space="preserve">The EFM with highest MDF completely removed NADH association with the ethanol production by using </w:t>
      </w:r>
      <w:r w:rsidR="002E6FC8">
        <w:t xml:space="preserve">PDC and NADPH linked ADH. </w:t>
      </w:r>
      <w:r w:rsidR="000C7C06">
        <w:t xml:space="preserve">PDC replaces PFOR </w:t>
      </w:r>
      <w:r w:rsidR="004F2F49">
        <w:t xml:space="preserve">and ALDH-NADH </w:t>
      </w:r>
      <w:r w:rsidR="000C7C06">
        <w:t xml:space="preserve">and hence rids the pathway of redox regeneration systems which entail generation of NADPH or NADH from reduced ferredoxin. </w:t>
      </w:r>
      <w:r w:rsidR="004F2F49">
        <w:t xml:space="preserve">The driving force advantage gained by GAPN and PDC can be </w:t>
      </w:r>
      <w:r w:rsidR="004D74C2">
        <w:t xml:space="preserve">also </w:t>
      </w:r>
      <w:r w:rsidR="004F2F49">
        <w:t>understood by the fact that they reduce</w:t>
      </w:r>
      <w:r w:rsidR="00733C91">
        <w:t xml:space="preserve"> either the energy generation (</w:t>
      </w:r>
      <w:r w:rsidR="007A0BE6">
        <w:t>G</w:t>
      </w:r>
      <w:r w:rsidR="00733C91">
        <w:t>TP in case of PGK)</w:t>
      </w:r>
      <w:r w:rsidR="004F2F49">
        <w:t xml:space="preserve"> </w:t>
      </w:r>
      <w:r w:rsidR="00733C91">
        <w:t>or the redox generation (reduced ferredoxin by PFOR) of the native pathway</w:t>
      </w:r>
      <w:r w:rsidR="007A0BE6">
        <w:t xml:space="preserve"> which negatively impacts pathway MDF.</w:t>
      </w:r>
      <w:r w:rsidR="00426014">
        <w:t xml:space="preserve"> </w:t>
      </w:r>
      <w:r w:rsidR="00F431F0">
        <w:t xml:space="preserve">It is noteworthy that studies </w:t>
      </w:r>
      <w:r w:rsidR="00F431F0" w:rsidRPr="00844887">
        <w:t xml:space="preserve">have shown </w:t>
      </w:r>
      <w:r w:rsidR="00F431F0" w:rsidRPr="00844887">
        <w:t xml:space="preserve">a higher NADPH/NADP ratio compared to NADH/NAD ratio in </w:t>
      </w:r>
      <w:r w:rsidR="00F431F0" w:rsidRPr="00844887">
        <w:rPr>
          <w:i/>
        </w:rPr>
        <w:t>C. thermocellum</w:t>
      </w:r>
      <w:r w:rsidR="00F431F0" w:rsidRPr="00844887">
        <w:rPr>
          <w:i/>
        </w:rPr>
        <w:t xml:space="preserve"> </w:t>
      </w:r>
      <w:r w:rsidR="00F431F0" w:rsidRPr="00844887">
        <w:t xml:space="preserve">and thus NADPH linked reactions would </w:t>
      </w:r>
      <w:r w:rsidR="00844887" w:rsidRPr="00844887">
        <w:t xml:space="preserve">tend to have a </w:t>
      </w:r>
      <w:r w:rsidR="00426014" w:rsidRPr="00844887">
        <w:t xml:space="preserve">stronger driving force </w:t>
      </w:r>
      <w:r w:rsidR="00844887">
        <w:t xml:space="preserve">in engineered strains </w:t>
      </w:r>
      <w:r w:rsidR="00426014" w:rsidRPr="00844887">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 </w:instrText>
      </w:r>
      <w:r w:rsidR="007B3830">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DATA </w:instrText>
      </w:r>
      <w:r w:rsidR="007B3830">
        <w:fldChar w:fldCharType="end"/>
      </w:r>
      <w:r w:rsidR="00426014" w:rsidRPr="00844887">
        <w:fldChar w:fldCharType="separate"/>
      </w:r>
      <w:r w:rsidR="007B3830">
        <w:rPr>
          <w:noProof/>
        </w:rPr>
        <w:t>[24]</w:t>
      </w:r>
      <w:r w:rsidR="00426014" w:rsidRPr="00844887">
        <w:fldChar w:fldCharType="end"/>
      </w:r>
      <w:r w:rsidR="00426014" w:rsidRPr="00844887">
        <w:t>.</w:t>
      </w:r>
    </w:p>
    <w:p w14:paraId="1A830929" w14:textId="1596DF87" w:rsidR="00F60BC8" w:rsidRDefault="00E5405E" w:rsidP="009E3E15">
      <w:pPr>
        <w:spacing w:line="480" w:lineRule="auto"/>
        <w:jc w:val="both"/>
      </w:pPr>
      <w:r>
        <w:t>T</w:t>
      </w:r>
      <w:r w:rsidR="00C51EDE">
        <w:t xml:space="preserve">he most useful genetic interventions are part of the </w:t>
      </w:r>
      <w:r w:rsidR="00637583">
        <w:t xml:space="preserve">type II </w:t>
      </w:r>
      <w:r w:rsidR="00C51EDE">
        <w:t>EFMs which retain ATP generation along with intermittent pathway MDF</w:t>
      </w:r>
      <w:r w:rsidR="00D02CB2">
        <w:t xml:space="preserve"> as shown in </w:t>
      </w:r>
      <w:r w:rsidR="00C51EDE">
        <w:t>Figure 3</w:t>
      </w:r>
      <w:r w:rsidR="00D02CB2">
        <w:t>.</w:t>
      </w:r>
      <w:r w:rsidR="00426014">
        <w:t xml:space="preserve"> </w:t>
      </w:r>
      <w:r w:rsidR="00715433">
        <w:t>All t</w:t>
      </w:r>
      <w:r w:rsidR="00D02CB2">
        <w:t>he</w:t>
      </w:r>
      <w:r w:rsidR="00B21869">
        <w:t xml:space="preserve"> high MDF type II </w:t>
      </w:r>
      <w:r w:rsidR="00C51EDE">
        <w:t xml:space="preserve">EFMs possess the </w:t>
      </w:r>
      <w:r w:rsidR="007B1A30">
        <w:t xml:space="preserve">ATP linked PFK reaction and the </w:t>
      </w:r>
      <w:r w:rsidR="00C51EDE">
        <w:t>NADPH linked ADH reaction</w:t>
      </w:r>
      <w:r w:rsidR="00061A1D">
        <w:t xml:space="preserve">. The best EFM has a minimum hamming distance of </w:t>
      </w:r>
      <w:r w:rsidR="004260E9">
        <w:t>2</w:t>
      </w:r>
      <w:r w:rsidR="00061A1D">
        <w:t xml:space="preserve"> indicating PFK-ATP and ADH-NADPH as the only changes from native pathway</w:t>
      </w:r>
      <w:r w:rsidR="00C51EDE">
        <w:t xml:space="preserve">. </w:t>
      </w:r>
      <w:r w:rsidR="007B1A30">
        <w:t xml:space="preserve">The ATP-PFK provides a stronger driving force </w:t>
      </w:r>
      <w:r w:rsidR="00586BA2">
        <w:t xml:space="preserve">at the cost of ATP generation (PPi is equivalent to 0.5 ATP </w:t>
      </w:r>
      <w:r w:rsidR="000B7B87">
        <w:fldChar w:fldCharType="begin"/>
      </w:r>
      <w:r w:rsidR="007B3830">
        <w:instrText xml:space="preserve"> ADDIN EN.CITE &lt;EndNote&gt;&lt;Cite&gt;&lt;Author&gt;Zhou&lt;/Author&gt;&lt;Year&gt;2013&lt;/Year&gt;&lt;RecNum&gt;344&lt;/RecNum&gt;&lt;DisplayText&gt;[25]&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B7B87">
        <w:fldChar w:fldCharType="separate"/>
      </w:r>
      <w:r w:rsidR="007B3830">
        <w:rPr>
          <w:noProof/>
        </w:rPr>
        <w:t>[25]</w:t>
      </w:r>
      <w:r w:rsidR="000B7B87">
        <w:fldChar w:fldCharType="end"/>
      </w:r>
      <w:r w:rsidR="00586BA2">
        <w:t xml:space="preserve">) while the NADPH </w:t>
      </w:r>
      <w:r w:rsidR="00267F35">
        <w:t xml:space="preserve">linked ADH reaction decouples the impact of rise in ethanol concentrations from NADH associated native reactions. Studies </w:t>
      </w:r>
      <w:r w:rsidR="00C51EDE">
        <w:t xml:space="preserve">have </w:t>
      </w:r>
      <w:r>
        <w:t xml:space="preserve">also </w:t>
      </w:r>
      <w:r w:rsidR="00267F35">
        <w:t>shown</w:t>
      </w:r>
      <w:r w:rsidR="00C51EDE">
        <w:t xml:space="preserve"> that the cofactor</w:t>
      </w:r>
      <w:r w:rsidR="00C51EDE" w:rsidRPr="009E3E15">
        <w:t xml:space="preserve"> specificity of alcohol dehydrogenase change</w:t>
      </w:r>
      <w:r w:rsidR="00535E05">
        <w:t>s</w:t>
      </w:r>
      <w:r w:rsidR="00C51EDE" w:rsidRPr="009E3E15">
        <w:t xml:space="preserve"> to NADPH from NADH in high ethanol yielding strains of </w:t>
      </w:r>
      <w:r w:rsidR="00C51EDE" w:rsidRPr="009E3E15">
        <w:rPr>
          <w:i/>
        </w:rPr>
        <w:t>C. thermocellum</w:t>
      </w:r>
      <w:r w:rsidR="00460A44">
        <w:rPr>
          <w:i/>
        </w:rPr>
        <w:t xml:space="preserve"> </w:t>
      </w:r>
      <w:r w:rsidR="00460A44"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 </w:instrText>
      </w:r>
      <w:r w:rsidR="007B383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DATA </w:instrText>
      </w:r>
      <w:r w:rsidR="007B3830">
        <w:fldChar w:fldCharType="end"/>
      </w:r>
      <w:r w:rsidR="00460A44" w:rsidRPr="00460A44">
        <w:fldChar w:fldCharType="separate"/>
      </w:r>
      <w:r w:rsidR="007B3830">
        <w:rPr>
          <w:noProof/>
        </w:rPr>
        <w:t>[26]</w:t>
      </w:r>
      <w:r w:rsidR="00460A44" w:rsidRPr="00460A44">
        <w:fldChar w:fldCharType="end"/>
      </w:r>
      <w:r w:rsidR="00C51EDE" w:rsidRPr="00460A44">
        <w:t>.</w:t>
      </w:r>
      <w:r w:rsidR="00C51EDE" w:rsidRPr="009E3E15">
        <w:t xml:space="preserve"> </w:t>
      </w:r>
      <w:r w:rsidR="00C51EDE">
        <w:t xml:space="preserve">We can thus conclude that </w:t>
      </w:r>
      <w:r w:rsidR="00267F35">
        <w:t>ATP-PFK</w:t>
      </w:r>
      <w:r w:rsidR="00267F35">
        <w:t xml:space="preserve"> and</w:t>
      </w:r>
      <w:r w:rsidR="00C51EDE">
        <w:t xml:space="preserve"> NADPH-ADH </w:t>
      </w:r>
      <w:r w:rsidR="00267F35">
        <w:t>are</w:t>
      </w:r>
      <w:r w:rsidR="00C51EDE">
        <w:t xml:space="preserve"> the most beneficial genetic intervention which can help us achieve high ethanol titers while sustaining cell growth. </w:t>
      </w:r>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6044D103" w14:textId="4714B4BC" w:rsidR="00CF3C7B" w:rsidRDefault="0080438C" w:rsidP="009E3E15">
      <w:pPr>
        <w:spacing w:line="480" w:lineRule="auto"/>
        <w:jc w:val="both"/>
        <w:rPr>
          <w:bCs/>
        </w:rPr>
      </w:pPr>
      <w:r w:rsidRPr="009E3E15">
        <w:rPr>
          <w:bCs/>
        </w:rPr>
        <w:lastRenderedPageBreak/>
        <w:t>This study analy</w:t>
      </w:r>
      <w:r w:rsidR="00535E05">
        <w:rPr>
          <w:bCs/>
        </w:rPr>
        <w:t>z</w:t>
      </w:r>
      <w:r w:rsidRPr="009E3E15">
        <w:rPr>
          <w:bCs/>
        </w:rPr>
        <w:t xml:space="preserve">es wild-type </w:t>
      </w:r>
      <w:r w:rsidRPr="009E3E15">
        <w:rPr>
          <w:bCs/>
          <w:i/>
        </w:rPr>
        <w:t>C. thermocellum</w:t>
      </w:r>
      <w:r w:rsidRPr="009E3E15">
        <w:rPr>
          <w:bCs/>
        </w:rPr>
        <w:t xml:space="preserve"> glycolysis using experimentally measured concertation datasets to understand the impact of increasing ethanol concertation. </w:t>
      </w:r>
      <w:r w:rsidR="00CF3C7B">
        <w:rPr>
          <w:bCs/>
        </w:rPr>
        <w:t xml:space="preserve">GAPDH was </w:t>
      </w:r>
      <w:r w:rsidR="00D51B2B">
        <w:rPr>
          <w:bCs/>
        </w:rPr>
        <w:t>revealed</w:t>
      </w:r>
      <w:r w:rsidR="00CF3C7B">
        <w:rPr>
          <w:bCs/>
        </w:rPr>
        <w:t xml:space="preserve"> as the </w:t>
      </w:r>
      <w:r w:rsidR="00535E05">
        <w:rPr>
          <w:bCs/>
        </w:rPr>
        <w:t xml:space="preserve">major </w:t>
      </w:r>
      <w:r w:rsidR="00D51B2B">
        <w:rPr>
          <w:bCs/>
        </w:rPr>
        <w:t xml:space="preserve">thermodynamic bottleneck at high ethanol concentrations which renders ethanol production infeasible. EFMs of plausible genetic interventions </w:t>
      </w:r>
      <w:r w:rsidR="000A329E">
        <w:rPr>
          <w:bCs/>
        </w:rPr>
        <w:t xml:space="preserve">showed the infeasibility of malate shunt under physiological CO2 concentrations and the benefits of having the GAPN reaction which generates high MDF by resolving the GAPDH bottleneck </w:t>
      </w:r>
      <w:r w:rsidR="00263CE0">
        <w:rPr>
          <w:bCs/>
        </w:rPr>
        <w:t xml:space="preserve">but with reduced ATP </w:t>
      </w:r>
      <w:r w:rsidR="00432CCD">
        <w:rPr>
          <w:bCs/>
        </w:rPr>
        <w:t xml:space="preserve">generation </w:t>
      </w:r>
      <w:r w:rsidR="000A329E">
        <w:rPr>
          <w:bCs/>
        </w:rPr>
        <w:t>at high ethanol concentrations.</w:t>
      </w:r>
      <w:r w:rsidR="00432CCD">
        <w:rPr>
          <w:bCs/>
        </w:rPr>
        <w:t xml:space="preserve"> The best genetic intervention which retains ATP generation with a high driving force is the </w:t>
      </w:r>
      <w:r w:rsidR="004260E9">
        <w:rPr>
          <w:bCs/>
        </w:rPr>
        <w:t xml:space="preserve">combination of ATP linked PFK and </w:t>
      </w:r>
      <w:r w:rsidR="00432CCD">
        <w:rPr>
          <w:bCs/>
        </w:rPr>
        <w:t xml:space="preserve">NADPH linked ADH reaction which has also been shown to </w:t>
      </w:r>
      <w:r w:rsidR="00F13CC0">
        <w:rPr>
          <w:bCs/>
        </w:rPr>
        <w:t>occur</w:t>
      </w:r>
      <w:r w:rsidR="00432CCD">
        <w:rPr>
          <w:bCs/>
        </w:rPr>
        <w:t xml:space="preserve"> in high ethanol yielding </w:t>
      </w:r>
      <w:r w:rsidR="00432CCD" w:rsidRPr="00432CCD">
        <w:rPr>
          <w:bCs/>
          <w:i/>
        </w:rPr>
        <w:t>C. thermocellum</w:t>
      </w:r>
      <w:r w:rsidR="00432CCD">
        <w:rPr>
          <w:bCs/>
        </w:rPr>
        <w:t xml:space="preserve"> strains</w:t>
      </w:r>
      <w:r w:rsidR="00F13CC0">
        <w:rPr>
          <w:bCs/>
        </w:rPr>
        <w:t xml:space="preserve"> </w:t>
      </w:r>
      <w:r w:rsidR="00F13CC0"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 </w:instrText>
      </w:r>
      <w:r w:rsidR="00F13CC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DATA </w:instrText>
      </w:r>
      <w:r w:rsidR="00F13CC0">
        <w:fldChar w:fldCharType="end"/>
      </w:r>
      <w:r w:rsidR="00F13CC0" w:rsidRPr="00460A44">
        <w:fldChar w:fldCharType="separate"/>
      </w:r>
      <w:r w:rsidR="00F13CC0">
        <w:rPr>
          <w:noProof/>
        </w:rPr>
        <w:t>[26]</w:t>
      </w:r>
      <w:r w:rsidR="00F13CC0" w:rsidRPr="00460A44">
        <w:fldChar w:fldCharType="end"/>
      </w:r>
      <w:r w:rsidR="00432CCD">
        <w:rPr>
          <w:bCs/>
        </w:rPr>
        <w:t xml:space="preserve">. </w:t>
      </w:r>
      <w:r w:rsidR="000A329E">
        <w:rPr>
          <w:bCs/>
        </w:rPr>
        <w:t xml:space="preserve"> </w:t>
      </w:r>
    </w:p>
    <w:p w14:paraId="0795F608" w14:textId="77777777" w:rsidR="004260E9" w:rsidRDefault="004260E9" w:rsidP="008F1AE1">
      <w:pPr>
        <w:spacing w:line="480" w:lineRule="auto"/>
        <w:jc w:val="both"/>
        <w:rPr>
          <w:bCs/>
        </w:rPr>
      </w:pPr>
    </w:p>
    <w:p w14:paraId="73573734" w14:textId="4081E12F" w:rsidR="008F1AE1" w:rsidRPr="00AE728A" w:rsidRDefault="0080438C" w:rsidP="008F1AE1">
      <w:pPr>
        <w:spacing w:line="480" w:lineRule="auto"/>
        <w:jc w:val="both"/>
        <w:rPr>
          <w:bCs/>
        </w:rPr>
      </w:pPr>
      <w:r w:rsidRPr="009E3E15">
        <w:rPr>
          <w:bCs/>
        </w:rPr>
        <w:t xml:space="preserve">Conventional studies have explored high yield target phenotypes by manipulating networks to improve desired fluxes. This study shows that a fundamental analysis of pathway thermodynamics can augment our arguments for a given genetic perturbation by providing a mechanistic detail of the mutant </w:t>
      </w:r>
      <w:r w:rsidR="003407D1" w:rsidRPr="009E3E15">
        <w:rPr>
          <w:bCs/>
        </w:rPr>
        <w:t xml:space="preserve">phenotype </w:t>
      </w:r>
      <w:r w:rsidR="003407D1">
        <w:rPr>
          <w:bCs/>
        </w:rPr>
        <w:t>and</w:t>
      </w:r>
      <w:r w:rsidRPr="009E3E15">
        <w:rPr>
          <w:bCs/>
        </w:rPr>
        <w:t xml:space="preserve"> help us weed out thermodynamically infeasible designs in our search for overproducing strains.</w:t>
      </w:r>
      <w:r w:rsidR="00AB6B7D">
        <w:rPr>
          <w:bCs/>
        </w:rPr>
        <w:t xml:space="preserve"> However, we should </w:t>
      </w:r>
      <w:r w:rsidR="00EA47F2">
        <w:rPr>
          <w:bCs/>
        </w:rPr>
        <w:t xml:space="preserve">be careful about the simplified assumptions which were essential for this study but would play vital role in real world scenarios. </w:t>
      </w:r>
      <w:r w:rsidR="00ED6E89">
        <w:rPr>
          <w:bCs/>
        </w:rPr>
        <w:t xml:space="preserve">Cellulose degradation has not been considered in this study, but there are several challenges associated with this step including enzyme kinetics, cellulosome availability, and most of all recalcitrance.  Enzyme kinetics are also essential to accurately estimate the impact of changes in </w:t>
      </w:r>
      <w:r w:rsidR="00AE728A">
        <w:rPr>
          <w:bCs/>
        </w:rPr>
        <w:t xml:space="preserve">metabolite and regulator </w:t>
      </w:r>
      <w:r w:rsidR="00ED6E89">
        <w:rPr>
          <w:bCs/>
        </w:rPr>
        <w:t xml:space="preserve">pools on reaction fluxes through allosteric and feedback regulations. </w:t>
      </w:r>
      <w:r w:rsidR="0096415A">
        <w:rPr>
          <w:bCs/>
        </w:rPr>
        <w:t xml:space="preserve"> </w:t>
      </w:r>
      <w:r w:rsidR="00AE728A">
        <w:rPr>
          <w:bCs/>
        </w:rPr>
        <w:t>I</w:t>
      </w:r>
      <w:r w:rsidR="0077461B">
        <w:rPr>
          <w:bCs/>
        </w:rPr>
        <w:t>n this study</w:t>
      </w:r>
      <w:r w:rsidR="00AE728A">
        <w:rPr>
          <w:bCs/>
        </w:rPr>
        <w:t xml:space="preserve">, we also assumed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c membrane is not thought to be a barrier to ethanol diffusion</w:t>
      </w:r>
      <w:r w:rsidR="008F1AE1">
        <w:t xml:space="preserve"> </w:t>
      </w:r>
      <w:r w:rsidR="008F1AE1">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7B3830">
        <w:rPr>
          <w:noProof/>
        </w:rPr>
        <w:t>[27]</w:t>
      </w:r>
      <w:r w:rsidR="008F1AE1">
        <w:fldChar w:fldCharType="end"/>
      </w:r>
      <w:r w:rsidR="008F1AE1">
        <w:t>, however, this assumption may not hold true for other potential biofuels such as butanol  and would require intracellular measurements for accurate quantification</w:t>
      </w:r>
      <w:r w:rsidR="008F1AE1" w:rsidRPr="00F172B5">
        <w:t>.</w:t>
      </w:r>
      <w:r w:rsidR="00CC059A">
        <w:t xml:space="preserve"> Despite all these </w:t>
      </w:r>
      <w:r w:rsidR="00CC059A">
        <w:lastRenderedPageBreak/>
        <w:t>simplifications</w:t>
      </w:r>
      <w:r w:rsidR="00AA532A">
        <w:t xml:space="preserve">, </w:t>
      </w:r>
      <w:r w:rsidR="00244743">
        <w:t xml:space="preserve">our results show that </w:t>
      </w:r>
      <w:r w:rsidR="00AA532A">
        <w:t xml:space="preserve">thermodynamic pathway analysis </w:t>
      </w:r>
      <w:r w:rsidR="00C574DB">
        <w:t>remains a</w:t>
      </w:r>
      <w:r w:rsidR="00AA532A">
        <w:t xml:space="preserve"> vital tool to </w:t>
      </w:r>
      <w:r w:rsidR="00C574DB">
        <w:t xml:space="preserve">prune potential strain design strategies. </w:t>
      </w:r>
      <w:r w:rsidR="00CC059A">
        <w:t xml:space="preserve"> </w:t>
      </w:r>
    </w:p>
    <w:p w14:paraId="0A25BD32" w14:textId="45268F60" w:rsidR="009351CE" w:rsidRPr="009E3E15" w:rsidRDefault="009351CE" w:rsidP="009E3E15">
      <w:pPr>
        <w:spacing w:line="480" w:lineRule="auto"/>
        <w:jc w:val="both"/>
        <w:rPr>
          <w:bCs/>
        </w:rPr>
      </w:pPr>
    </w:p>
    <w:p w14:paraId="30162B1A" w14:textId="77777777"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717094C3" w:rsidR="00F172B5" w:rsidRDefault="00F172B5" w:rsidP="002D5460">
      <w:pPr>
        <w:pStyle w:val="Heading2"/>
        <w:numPr>
          <w:ilvl w:val="0"/>
          <w:numId w:val="0"/>
        </w:numPr>
      </w:pPr>
      <w:r>
        <w:t>Metabolite quantification (Texts from Dan)</w:t>
      </w:r>
    </w:p>
    <w:p w14:paraId="726A8CA2" w14:textId="17137557"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the culture was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 </w:instrText>
      </w:r>
      <w:r w:rsidR="007B3830">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DATA </w:instrText>
      </w:r>
      <w:r w:rsidR="007B3830">
        <w:fldChar w:fldCharType="end"/>
      </w:r>
      <w:r>
        <w:fldChar w:fldCharType="separate"/>
      </w:r>
      <w:r w:rsidR="007B3830">
        <w:rPr>
          <w:noProof/>
        </w:rPr>
        <w:t>[1, 24, 28]</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1.5 during our simulations.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rsidR="007B3830">
        <w:instrText xml:space="preserve"> ADDIN EN.CITE &lt;EndNote&gt;&lt;Cite&gt;&lt;Author&gt;Rabinowitz&lt;/Author&gt;&lt;Year&gt;2007&lt;/Year&gt;&lt;RecNum&gt;513&lt;/RecNum&gt;&lt;DisplayText&gt;[28]&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sidR="007B3830">
        <w:rPr>
          <w:noProof/>
        </w:rPr>
        <w:t>[28]</w:t>
      </w:r>
      <w:r>
        <w:fldChar w:fldCharType="end"/>
      </w:r>
      <w:r w:rsidR="00F172B5" w:rsidRPr="00F172B5">
        <w:t xml:space="preserve">, and </w:t>
      </w:r>
      <w:r w:rsidR="00C0006C">
        <w:t xml:space="preserve">thus </w:t>
      </w:r>
      <w:r w:rsidR="008B5B74">
        <w:t xml:space="preserve">datasets with 0 energy charg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03221C77" w:rsidR="00F172B5" w:rsidRPr="00F172B5" w:rsidRDefault="00F172B5" w:rsidP="004767F0">
      <w:pPr>
        <w:spacing w:line="480" w:lineRule="auto"/>
        <w:jc w:val="both"/>
      </w:pPr>
      <w:r w:rsidRPr="00F172B5">
        <w:t xml:space="preserve">In addition, NADH was not observed for the no ethanol control cultures. Since NADH and NAD+ form a cofactor pair, both metabolites were excluded from analysis. Since metabolites are typically diluted during the quenching and extraction process, to determine the </w:t>
      </w:r>
      <w:r w:rsidRPr="00F172B5">
        <w:rPr>
          <w:i/>
        </w:rPr>
        <w:t>intracellular</w:t>
      </w:r>
      <w:r w:rsidRPr="00F172B5">
        <w:t xml:space="preserve"> concentration of metabolites, the measured concentration was adjusted using Equation </w:t>
      </w:r>
      <w:r w:rsidR="000746D9">
        <w:t>(</w:t>
      </w:r>
      <w:r w:rsidRPr="00F172B5">
        <w:t>2</w:t>
      </w:r>
      <w:r w:rsidR="000746D9">
        <w:t>)</w:t>
      </w:r>
      <w:r w:rsidRPr="00F172B5">
        <w:t>.</w:t>
      </w:r>
    </w:p>
    <w:p w14:paraId="483D5BB7" w14:textId="0D600148" w:rsidR="00F172B5" w:rsidRPr="00F172B5" w:rsidRDefault="00F172B5" w:rsidP="004767F0">
      <w:pPr>
        <w:spacing w:line="480" w:lineRule="auto"/>
        <w:jc w:val="both"/>
        <w:rPr>
          <w:rFonts w:eastAsiaTheme="minorEastAsia"/>
        </w:rPr>
      </w:pPr>
      <m:oMath>
        <m:r>
          <w:rPr>
            <w:rFonts w:ascii="Cambria Math" w:hAnsi="Cambria Math"/>
          </w:rPr>
          <w:lastRenderedPageBreak/>
          <m:t>c</m:t>
        </m:r>
        <m:r>
          <w:rPr>
            <w:rFonts w:ascii="Cambria Math" w:hAnsi="Cambria Math"/>
            <w:sz w:val="22"/>
          </w:rPr>
          <m:t>oncentration ×</m:t>
        </m:r>
        <m:f>
          <m:fPr>
            <m:ctrlPr>
              <w:rPr>
                <w:rFonts w:ascii="Cambria Math" w:hAnsi="Cambria Math"/>
                <w:i/>
                <w:sz w:val="22"/>
              </w:rPr>
            </m:ctrlPr>
          </m:fPr>
          <m:num>
            <m:r>
              <w:rPr>
                <w:rFonts w:ascii="Cambria Math" w:hAnsi="Cambria Math"/>
                <w:sz w:val="22"/>
              </w:rPr>
              <m:t>1500 ul extraction solvent volume</m:t>
            </m:r>
          </m:num>
          <m:den>
            <m:r>
              <w:rPr>
                <w:rFonts w:ascii="Cambria Math" w:hAnsi="Cambria Math"/>
                <w:sz w:val="22"/>
              </w:rPr>
              <m:t xml:space="preserve">intracellular volume </m:t>
            </m:r>
            <m:d>
              <m:dPr>
                <m:ctrlPr>
                  <w:rPr>
                    <w:rFonts w:ascii="Cambria Math" w:hAnsi="Cambria Math"/>
                    <w:i/>
                    <w:sz w:val="22"/>
                  </w:rPr>
                </m:ctrlPr>
              </m:dPr>
              <m:e>
                <m:r>
                  <w:rPr>
                    <w:rFonts w:ascii="Cambria Math" w:hAnsi="Cambria Math"/>
                    <w:sz w:val="22"/>
                  </w:rPr>
                  <m:t>ul</m:t>
                </m:r>
              </m:e>
            </m:d>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00 ul resuspension volume</m:t>
            </m:r>
          </m:num>
          <m:den>
            <m:r>
              <w:rPr>
                <w:rFonts w:ascii="Cambria Math" w:hAnsi="Cambria Math"/>
                <w:sz w:val="22"/>
              </w:rPr>
              <m:t>300 ul extraction solvent</m:t>
            </m:r>
          </m:den>
        </m:f>
        <m:r>
          <w:rPr>
            <w:rFonts w:ascii="Cambria Math" w:hAnsi="Cambria Math"/>
            <w:sz w:val="22"/>
          </w:rPr>
          <m:t>=intracellular concentration</m:t>
        </m:r>
      </m:oMath>
      <w:r w:rsidR="00AC2347">
        <w:rPr>
          <w:rFonts w:eastAsiaTheme="minorEastAsia"/>
        </w:rPr>
        <w:t xml:space="preserve"> </w:t>
      </w:r>
      <w:r w:rsidRPr="00F172B5">
        <w:rPr>
          <w:rFonts w:eastAsiaTheme="minorEastAsia"/>
        </w:rPr>
        <w:t>(2)</w:t>
      </w:r>
    </w:p>
    <w:p w14:paraId="5B1E2C1C" w14:textId="3BA09EA6" w:rsidR="00F172B5" w:rsidRPr="00F172B5" w:rsidRDefault="00F172B5" w:rsidP="004767F0">
      <w:pPr>
        <w:spacing w:line="480" w:lineRule="auto"/>
        <w:jc w:val="both"/>
      </w:pPr>
      <w:r w:rsidRPr="00F172B5">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7B3830">
        <w:instrText xml:space="preserve"> ADDIN EN.CITE &lt;EndNote&gt;&lt;Cite&gt;&lt;Author&gt;Volkmer&lt;/Author&gt;&lt;Year&gt;2011&lt;/Year&gt;&lt;RecNum&gt;440&lt;/RecNum&gt;&lt;DisplayText&gt;[29]&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7B3830">
        <w:rPr>
          <w:noProof/>
        </w:rPr>
        <w:t>[29]</w:t>
      </w:r>
      <w:r w:rsidR="004767F0">
        <w:fldChar w:fldCharType="end"/>
      </w:r>
      <w:r w:rsidRPr="00F172B5">
        <w:t>. The concentration factor was calculated separately for each extraction, based on the measured OD600 and sample volume. The target cell density (OD</w:t>
      </w:r>
      <w:r w:rsidRPr="00F172B5">
        <w:rPr>
          <w:vertAlign w:val="subscript"/>
        </w:rPr>
        <w:t>600</w:t>
      </w:r>
      <w:r w:rsidRPr="00F172B5">
        <w:t xml:space="preserve"> x ml) was 2.0, but varied from 1.6 to 2.1 (supplemental table CCC).</w:t>
      </w:r>
      <w:r w:rsidR="00AC2347">
        <w:t xml:space="preserve"> </w:t>
      </w:r>
      <w:r w:rsidRPr="00F172B5">
        <w:t>For ethanol, the intracellular concentration was assumed to be the same as the extracellular concentration, since the cytoplasmic membrane is not thought to be a barrier to ethanol diffusion</w:t>
      </w:r>
      <w:r w:rsidR="00CA026A">
        <w:t xml:space="preserve"> </w:t>
      </w:r>
      <w:r w:rsidR="000729B0">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0729B0">
        <w:fldChar w:fldCharType="separate"/>
      </w:r>
      <w:r w:rsidR="007B3830">
        <w:rPr>
          <w:noProof/>
        </w:rPr>
        <w:t>[27]</w:t>
      </w:r>
      <w:r w:rsidR="000729B0">
        <w:fldChar w:fldCharType="end"/>
      </w:r>
      <w:r w:rsidRPr="00F172B5">
        <w:t>.</w:t>
      </w:r>
    </w:p>
    <w:p w14:paraId="736DBCA2" w14:textId="43D8CEE5" w:rsidR="0004660E" w:rsidRPr="009E3E15" w:rsidRDefault="0004660E" w:rsidP="002D5460">
      <w:pPr>
        <w:pStyle w:val="Heading2"/>
        <w:numPr>
          <w:ilvl w:val="0"/>
          <w:numId w:val="0"/>
        </w:numPr>
        <w:spacing w:line="480" w:lineRule="auto"/>
        <w:ind w:left="360" w:hanging="360"/>
        <w:contextualSpacing w:val="0"/>
      </w:pPr>
      <w:r w:rsidRPr="009E3E15">
        <w:t>Assessing the thermodynamic feasibility of a pathway</w:t>
      </w:r>
    </w:p>
    <w:p w14:paraId="34610D4F" w14:textId="1F6497A4"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MDF) formulation </w:t>
      </w:r>
      <w:r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Pr="009E3E15">
        <w:fldChar w:fldCharType="separate"/>
      </w:r>
      <w:r w:rsidR="000D6D71">
        <w:rPr>
          <w:noProof/>
        </w:rPr>
        <w:t>[12]</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8D7460"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5CE3FCEF" w:rsidR="0004660E" w:rsidRPr="009E3E15" w:rsidRDefault="0004660E" w:rsidP="000746D9">
            <w:pPr>
              <w:spacing w:line="480" w:lineRule="auto"/>
              <w:jc w:val="right"/>
            </w:pPr>
            <w:bookmarkStart w:id="1" w:name="method_3_2_18"/>
            <w:r w:rsidRPr="009E3E15">
              <w:t>(</w:t>
            </w:r>
            <w:r w:rsidR="000746D9">
              <w:t>3</w:t>
            </w:r>
            <w:r w:rsidRPr="009E3E15">
              <w:t>)</w:t>
            </w:r>
            <w:bookmarkEnd w:id="1"/>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m:t>
                    </m:r>
                    <m:r>
                      <w:rPr>
                        <w:rFonts w:ascii="Cambria Math" w:hAnsi="Cambria Math"/>
                      </w:rPr>
                      <m:t>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41E3A087" w:rsidR="0004660E" w:rsidRPr="009E3E15" w:rsidRDefault="0004660E" w:rsidP="000746D9">
            <w:pPr>
              <w:spacing w:line="480" w:lineRule="auto"/>
              <w:jc w:val="right"/>
            </w:pPr>
            <w:bookmarkStart w:id="2" w:name="method_3_2_19"/>
            <w:r w:rsidRPr="009E3E15">
              <w:t>(</w:t>
            </w:r>
            <w:r w:rsidR="000746D9">
              <w:t>4</w:t>
            </w:r>
            <w:r w:rsidRPr="009E3E15">
              <w:t>)</w:t>
            </w:r>
            <w:bookmarkEnd w:id="2"/>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6C6EA464"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7BFEDCF7" w:rsidR="0004660E" w:rsidRPr="009E3E15" w:rsidRDefault="0004660E" w:rsidP="000746D9">
            <w:pPr>
              <w:spacing w:line="480" w:lineRule="auto"/>
              <w:jc w:val="right"/>
            </w:pPr>
            <w:bookmarkStart w:id="3" w:name="method_3_2_20"/>
            <w:r w:rsidRPr="009E3E15">
              <w:t>(</w:t>
            </w:r>
            <w:r w:rsidR="000746D9">
              <w:t>5</w:t>
            </w:r>
            <w:r w:rsidRPr="009E3E15">
              <w:t>)</w:t>
            </w:r>
            <w:bookmarkEnd w:id="3"/>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AC5D191" w14:textId="77777777" w:rsidR="0004660E" w:rsidRPr="009E3E15" w:rsidRDefault="0004660E" w:rsidP="009E3E15">
      <w:pPr>
        <w:spacing w:line="480" w:lineRule="auto"/>
        <w:jc w:val="both"/>
      </w:pPr>
    </w:p>
    <w:p w14:paraId="0F3E6B8F" w14:textId="7AEDFDC7" w:rsidR="00F172B5" w:rsidRDefault="0004660E" w:rsidP="009E3E15">
      <w:pPr>
        <w:spacing w:line="480" w:lineRule="auto"/>
        <w:jc w:val="both"/>
      </w:pPr>
      <w:r w:rsidRPr="009E3E15">
        <w:t xml:space="preserve">where </w:t>
      </w:r>
      <w:r w:rsidR="000B533F" w:rsidRPr="000B533F">
        <w:rPr>
          <w:i/>
        </w:rPr>
        <w:t>I</w:t>
      </w:r>
      <w:r w:rsidRPr="009E3E15">
        <w:rPr>
          <w:b/>
        </w:rPr>
        <w:t xml:space="preserve"> </w:t>
      </w:r>
      <w:proofErr w:type="gramStart"/>
      <w:r w:rsidRPr="009E3E15">
        <w:t>is</w:t>
      </w:r>
      <w:proofErr w:type="gramEnd"/>
      <w:r w:rsidRPr="009E3E15">
        <w:t xml:space="preserve">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w:t>
      </w:r>
      <w:r w:rsidR="00F172B5" w:rsidRPr="009E3E15">
        <w:lastRenderedPageBreak/>
        <w:t xml:space="preserve">infeasible within the given physiological concentration (and ratio) ranges. The MDF problem is solved using </w:t>
      </w:r>
      <w:proofErr w:type="spellStart"/>
      <w:r w:rsidR="00F172B5" w:rsidRPr="009E3E15">
        <w:t>Gurobi</w:t>
      </w:r>
      <w:proofErr w:type="spellEnd"/>
      <w:r w:rsidR="00F172B5" w:rsidRPr="009E3E15">
        <w:t xml:space="preserve"> Optimizer v6.5.1 solver and Python script modified from the Equilibrator-API Python package </w:t>
      </w:r>
      <w:r w:rsidR="00F172B5" w:rsidRPr="009E3E15">
        <w:fldChar w:fldCharType="begin"/>
      </w:r>
      <w:r w:rsidR="007B3830">
        <w:instrText xml:space="preserve"> ADDIN EN.CITE &lt;EndNote&gt;&lt;Cite&gt;&lt;Author&gt;Noor&lt;/Author&gt;&lt;Year&gt;2013&lt;/Year&gt;&lt;RecNum&gt;79&lt;/RecNum&gt;&lt;DisplayText&gt;[30]&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F172B5" w:rsidRPr="009E3E15">
        <w:fldChar w:fldCharType="separate"/>
      </w:r>
      <w:r w:rsidR="007B3830">
        <w:rPr>
          <w:noProof/>
        </w:rPr>
        <w:t>[30]</w:t>
      </w:r>
      <w:r w:rsidR="00F172B5" w:rsidRPr="009E3E15">
        <w:fldChar w:fldCharType="end"/>
      </w:r>
      <w:r w:rsidR="00F172B5" w:rsidRPr="009E3E15">
        <w:t>.</w:t>
      </w:r>
    </w:p>
    <w:p w14:paraId="027D7FB8" w14:textId="4188FB95" w:rsidR="00F172B5" w:rsidRPr="00F172B5" w:rsidRDefault="00F172B5" w:rsidP="00432115">
      <w:pPr>
        <w:spacing w:line="480" w:lineRule="auto"/>
        <w:jc w:val="both"/>
      </w:pPr>
      <w:r w:rsidRPr="00F172B5">
        <w:t xml:space="preserve">For performing the max-min driving-force (MDF) analysis, maximum and minimum metabolite concentration have to be established for non-measured metabolites. Noor </w:t>
      </w:r>
      <w:r w:rsidR="002D5460">
        <w:t>et al</w:t>
      </w:r>
      <w:r w:rsidRPr="00F172B5">
        <w:t xml:space="preserve"> </w:t>
      </w:r>
      <w:r w:rsidR="00E80977"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E80977" w:rsidRPr="009E3E15">
        <w:fldChar w:fldCharType="separate"/>
      </w:r>
      <w:r w:rsidR="000D6D71">
        <w:rPr>
          <w:noProof/>
        </w:rPr>
        <w:t>[12]</w:t>
      </w:r>
      <w:r w:rsidR="00E80977" w:rsidRPr="009E3E15">
        <w:fldChar w:fldCharType="end"/>
      </w:r>
      <w:r w:rsidRPr="00F172B5">
        <w:t xml:space="preserve"> proposed a range of 1 µM to 10 mM, based largely on the work of Bennet </w:t>
      </w:r>
      <w:r w:rsidR="002D5460">
        <w:t>et al</w:t>
      </w:r>
      <w:r w:rsidR="00D4171C">
        <w:t xml:space="preserve"> </w:t>
      </w:r>
      <w:r w:rsidR="00D4171C">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1D427B">
        <w:rPr>
          <w:noProof/>
        </w:rPr>
        <w:t>[18]</w:t>
      </w:r>
      <w:r w:rsidR="00D4171C">
        <w:fldChar w:fldCharType="end"/>
      </w:r>
      <w:r w:rsidRPr="00F172B5">
        <w:t xml:space="preserve">. Based on our measurements, we decided to keep the lower default concentration at 1 µM, but raise the upper default concentration from 10 mM to 20 </w:t>
      </w:r>
      <w:proofErr w:type="spellStart"/>
      <w:r w:rsidRPr="00F172B5">
        <w:t>mM.</w:t>
      </w:r>
      <w:proofErr w:type="spellEnd"/>
      <w:r w:rsidR="00AC2347">
        <w:t xml:space="preserve"> </w:t>
      </w:r>
      <w:r w:rsidRPr="00F172B5">
        <w:t xml:space="preserve">Although Noor </w:t>
      </w:r>
      <w:r w:rsidR="002D5460">
        <w:t>et al</w:t>
      </w:r>
      <w:r w:rsidRPr="00F172B5">
        <w:t xml:space="preserve"> fixed the ratios of several cofactor pairs, we have relaxed these constraints, since the values have not been experimentally determined for </w:t>
      </w:r>
      <w:r w:rsidRPr="00F172B5">
        <w:rPr>
          <w:i/>
        </w:rPr>
        <w:t>C. thermocellum</w:t>
      </w:r>
      <w:r w:rsidRPr="00F172B5">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w:t>
      </w:r>
      <w:r w:rsidRPr="004B4F6B">
        <w:t xml:space="preserve">Concentration ranges for </w:t>
      </w:r>
      <w:r w:rsidR="00DE0E13">
        <w:t xml:space="preserve">energy </w:t>
      </w:r>
      <w:r w:rsidRPr="004B4F6B">
        <w:t>cofactors</w:t>
      </w:r>
      <w:r w:rsidR="00DE0E13">
        <w:t xml:space="preserve"> </w:t>
      </w:r>
      <w:r w:rsidR="00DE0E13" w:rsidRPr="004B4F6B">
        <w:t>(ATP/ADP, ATP/AMP, GTP/GDP</w:t>
      </w:r>
      <w:r w:rsidR="00DE0E13">
        <w:t>)</w:t>
      </w:r>
      <w:r w:rsidRPr="004B4F6B">
        <w:t xml:space="preserve"> were set to allow ratios </w:t>
      </w:r>
      <w:r w:rsidR="00DE0E13">
        <w:t xml:space="preserve">greater than 10:1 and redox cofactors </w:t>
      </w:r>
      <w:r w:rsidR="00DE0E13">
        <w:t>(</w:t>
      </w:r>
      <w:r w:rsidR="00DE0E13" w:rsidRPr="004B4F6B">
        <w:t xml:space="preserve">NADH/NAD+, NADPH/NADP+, </w:t>
      </w:r>
      <w:proofErr w:type="spellStart"/>
      <w:r w:rsidR="00DE0E13" w:rsidRPr="004B4F6B">
        <w:t>Fd</w:t>
      </w:r>
      <w:proofErr w:type="spellEnd"/>
      <w:r w:rsidR="00DE0E13" w:rsidRPr="004B4F6B">
        <w:t>(red)/</w:t>
      </w:r>
      <w:proofErr w:type="spellStart"/>
      <w:r w:rsidR="00DE0E13" w:rsidRPr="004B4F6B">
        <w:t>Fd</w:t>
      </w:r>
      <w:proofErr w:type="spellEnd"/>
      <w:r w:rsidR="00DE0E13" w:rsidRPr="004B4F6B">
        <w:t>(ox))</w:t>
      </w:r>
      <w:r w:rsidR="00DE0E13">
        <w:t xml:space="preserve"> to vary </w:t>
      </w:r>
      <w:r w:rsidRPr="004B4F6B">
        <w:t>between 1:100 and 100:1. Default bounds for each metabolite is described in Supplementary table EEE.</w:t>
      </w:r>
    </w:p>
    <w:p w14:paraId="239960EE" w14:textId="77777777" w:rsidR="00F172B5" w:rsidRDefault="00F172B5" w:rsidP="00F172B5">
      <w:pPr>
        <w:spacing w:line="480" w:lineRule="auto"/>
      </w:pPr>
    </w:p>
    <w:p w14:paraId="104C3206" w14:textId="458F9A1B" w:rsidR="00F172B5" w:rsidRDefault="00F172B5" w:rsidP="002D5460">
      <w:pPr>
        <w:pStyle w:val="Heading2"/>
        <w:numPr>
          <w:ilvl w:val="0"/>
          <w:numId w:val="0"/>
        </w:numPr>
        <w:spacing w:line="480" w:lineRule="auto"/>
        <w:ind w:left="360" w:hanging="360"/>
        <w:contextualSpacing w:val="0"/>
      </w:pPr>
      <w:r>
        <w:t>EFM evaluation</w:t>
      </w:r>
    </w:p>
    <w:p w14:paraId="650C3396" w14:textId="5964BFD3"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 </w:instrText>
      </w:r>
      <w:r w:rsidR="007B3830">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DATA </w:instrText>
      </w:r>
      <w:r w:rsidR="007B3830">
        <w:fldChar w:fldCharType="end"/>
      </w:r>
      <w:r>
        <w:fldChar w:fldCharType="separate"/>
      </w:r>
      <w:r w:rsidR="007B3830">
        <w:rPr>
          <w:noProof/>
        </w:rPr>
        <w:t>[31]</w:t>
      </w:r>
      <w:r>
        <w:fldChar w:fldCharType="end"/>
      </w:r>
      <w:r>
        <w:t xml:space="preserve">. </w:t>
      </w:r>
      <w:r w:rsidR="003F235D" w:rsidRPr="009E3E15">
        <w:t xml:space="preserve">The formulation 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532DB9"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m:t>
                    </m:r>
                    <m:r>
                      <w:rPr>
                        <w:rFonts w:ascii="Cambria Math" w:hAnsi="Cambria Math"/>
                      </w:rPr>
                      <m:t>∈</m:t>
                    </m:r>
                    <m:r>
                      <w:rPr>
                        <w:rFonts w:ascii="Cambria Math" w:hAnsi="Cambria Math"/>
                      </w:rPr>
                      <m:t>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m:t>
                    </m:r>
                    <m:r>
                      <w:rPr>
                        <w:rFonts w:ascii="Cambria Math" w:hAnsi="Cambria Math"/>
                      </w:rPr>
                      <m:t>∈</m:t>
                    </m:r>
                    <m:r>
                      <w:rPr>
                        <w:rFonts w:ascii="Cambria Math" w:hAnsi="Cambria Math"/>
                      </w:rPr>
                      <m:t>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 xml:space="preserve">=0,   </m:t>
                </m:r>
                <m:r>
                  <w:rPr>
                    <w:rFonts w:ascii="Cambria Math" w:hAnsi="Cambria Math"/>
                  </w:rPr>
                  <m:t xml:space="preserve">  </m:t>
                </m:r>
                <m:r>
                  <w:rPr>
                    <w:rFonts w:ascii="Cambria Math" w:hAnsi="Cambria Math"/>
                  </w:rPr>
                  <m:t xml:space="preserve"> </m:t>
                </m:r>
                <m:r>
                  <w:rPr>
                    <w:rFonts w:ascii="Cambria Math" w:hAnsi="Cambria Math"/>
                  </w:rPr>
                  <m:t>∀ i∈</m:t>
                </m:r>
                <m:r>
                  <w:rPr>
                    <w:rFonts w:ascii="Cambria Math" w:hAnsi="Cambria Math"/>
                  </w:rPr>
                  <m:t>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B31AD7"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xml:space="preserve">,  </m:t>
                </m:r>
                <m:r>
                  <w:rPr>
                    <w:rFonts w:ascii="Cambria Math" w:hAnsi="Cambria Math"/>
                  </w:rPr>
                  <m:t xml:space="preserve">                     </m:t>
                </m:r>
                <m:r>
                  <w:rPr>
                    <w:rFonts w:ascii="Cambria Math" w:hAnsi="Cambria Math"/>
                  </w:rPr>
                  <m:t>∀ j∈</m:t>
                </m:r>
                <m:r>
                  <w:rPr>
                    <w:rFonts w:ascii="Cambria Math" w:hAnsi="Cambria Math"/>
                  </w:rPr>
                  <m:t>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3F235D"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y</m:t>
                    </m:r>
                  </m:e>
                  <m:sub>
                    <m:r>
                      <w:rPr>
                        <w:rFonts w:ascii="Cambria Math" w:hAnsi="Cambria Math"/>
                      </w:rPr>
                      <m:t>j</m:t>
                    </m:r>
                  </m:sub>
                </m:sSub>
                <m:r>
                  <w:rPr>
                    <w:rFonts w:ascii="Cambria Math" w:hAnsi="Cambria Math"/>
                  </w:rPr>
                  <m:t>=</m:t>
                </m:r>
                <m:r>
                  <w:rPr>
                    <w:rFonts w:ascii="Cambria Math" w:hAnsi="Cambria Math"/>
                  </w:rPr>
                  <m:t xml:space="preserve"> </m:t>
                </m:r>
                <m:r>
                  <w:rPr>
                    <w:rFonts w:ascii="Cambria Math" w:hAnsi="Cambria Math"/>
                  </w:rPr>
                  <m:t>1</m:t>
                </m:r>
                <m:r>
                  <w:rPr>
                    <w:rFonts w:ascii="Cambria Math" w:hAnsi="Cambria Math"/>
                  </w:rPr>
                  <m:t xml:space="preserve">,  </m:t>
                </m:r>
                <m:r>
                  <w:rPr>
                    <w:rFonts w:ascii="Cambria Math" w:hAnsi="Cambria Math"/>
                  </w:rPr>
                  <m:t xml:space="preserve">                      </m:t>
                </m:r>
                <m:r>
                  <w:rPr>
                    <w:rFonts w:ascii="Cambria Math" w:hAnsi="Cambria Math"/>
                  </w:rPr>
                  <m:t>∀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A95DD7"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m:t>
                </m:r>
                <m:r>
                  <w:rPr>
                    <w:rFonts w:ascii="Cambria Math" w:hAnsi="Cambria Math"/>
                  </w:rPr>
                  <m:t xml:space="preserve">               </m:t>
                </m:r>
                <m:r>
                  <w:rPr>
                    <w:rFonts w:ascii="Cambria Math" w:hAnsi="Cambria Math"/>
                  </w:rPr>
                  <m:t xml:space="preserve">  ∀ j∈</m:t>
                </m:r>
                <m:r>
                  <w:rPr>
                    <w:rFonts w:ascii="Cambria Math" w:hAnsi="Cambria Math"/>
                  </w:rPr>
                  <m:t>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A95DD7"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v</m:t>
                    </m:r>
                  </m:e>
                  <m:sub>
                    <m:r>
                      <w:rPr>
                        <w:rFonts w:ascii="Cambria Math" w:hAnsi="Cambria Math"/>
                      </w:rPr>
                      <m:t>j</m:t>
                    </m:r>
                  </m:sub>
                </m:sSub>
                <m:r>
                  <w:rPr>
                    <w:rFonts w:ascii="Cambria Math" w:hAnsi="Cambria Math"/>
                  </w:rPr>
                  <m:t>≥0</m:t>
                </m:r>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 j∈</m:t>
                </m:r>
                <m:r>
                  <w:rPr>
                    <w:rFonts w:ascii="Cambria Math" w:hAnsi="Cambria Math"/>
                  </w:rPr>
                  <m:t>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m:t>
                    </m:r>
                    <m:r>
                      <w:rPr>
                        <w:rFonts w:ascii="Cambria Math" w:hAnsi="Cambria Math"/>
                      </w:rPr>
                      <m:t>∈</m:t>
                    </m:r>
                    <m:r>
                      <w:rPr>
                        <w:rFonts w:ascii="Cambria Math" w:hAnsi="Cambria Math"/>
                      </w:rPr>
                      <m:t>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m:t>
                    </m:r>
                    <m:r>
                      <w:rPr>
                        <w:rFonts w:ascii="Cambria Math" w:hAnsi="Cambria Math"/>
                      </w:rPr>
                      <m:t>∈</m:t>
                    </m:r>
                    <m:r>
                      <w:rPr>
                        <w:rFonts w:ascii="Cambria Math" w:hAnsi="Cambria Math"/>
                      </w:rPr>
                      <m:t>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m:t>
                    </m:r>
                    <m:r>
                      <w:rPr>
                        <w:rFonts w:ascii="Cambria Math" w:hAnsi="Cambria Math"/>
                      </w:rPr>
                      <m:t xml:space="preserve">– </m:t>
                    </m:r>
                    <m:r>
                      <w:rPr>
                        <w:rFonts w:ascii="Cambria Math" w:hAnsi="Cambria Math"/>
                      </w:rPr>
                      <m:t>1</m:t>
                    </m:r>
                    <m:r>
                      <w:rPr>
                        <w:rFonts w:ascii="Cambria Math" w:hAnsi="Cambria Math"/>
                      </w:rPr>
                      <m:t>,</m:t>
                    </m:r>
                  </m:e>
                </m:nary>
                <m:r>
                  <w:rPr>
                    <w:rFonts w:ascii="Cambria Math" w:hAnsi="Cambria Math"/>
                  </w:rPr>
                  <m:t xml:space="preserve">            </m:t>
                </m:r>
                <m:r>
                  <w:rPr>
                    <w:rFonts w:ascii="Cambria Math" w:hAnsi="Cambria Math"/>
                  </w:rPr>
                  <m:t xml:space="preserve">∀ </m:t>
                </m:r>
                <m:r>
                  <w:rPr>
                    <w:rFonts w:ascii="Cambria Math" w:hAnsi="Cambria Math"/>
                  </w:rPr>
                  <m:t>k</m:t>
                </m:r>
                <m:r>
                  <w:rPr>
                    <w:rFonts w:ascii="Cambria Math" w:hAnsi="Cambria Math"/>
                  </w:rPr>
                  <m:t>∈</m:t>
                </m:r>
                <m:r>
                  <w:rPr>
                    <w:rFonts w:ascii="Cambria Math" w:hAnsi="Cambria Math"/>
                  </w:rPr>
                  <m:t>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E085F8C"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r w:rsidR="00A95DD7">
        <w:rPr>
          <w:bCs/>
          <w:iCs/>
        </w:rPr>
        <w:t>epresents the stoichiometric co</w:t>
      </w:r>
      <w:r w:rsidR="00A95DD7" w:rsidRPr="00A95DD7">
        <w:rPr>
          <w:bCs/>
          <w:iCs/>
        </w:rPr>
        <w:t xml:space="preserve">efficient of the metabolite </w:t>
      </w:r>
      <w:proofErr w:type="spellStart"/>
      <w:r w:rsidR="00A95DD7" w:rsidRPr="00A95DD7">
        <w:rPr>
          <w:bCs/>
          <w:i/>
          <w:iCs/>
        </w:rPr>
        <w:t>i</w:t>
      </w:r>
      <w:proofErr w:type="spellEnd"/>
      <w:r w:rsidR="00A95DD7" w:rsidRPr="00A95DD7">
        <w:rPr>
          <w:bCs/>
          <w:iCs/>
        </w:rPr>
        <w:t xml:space="preserve"> in reaction </w:t>
      </w:r>
      <w:r w:rsidR="00A95DD7" w:rsidRPr="00A95DD7">
        <w:rPr>
          <w:bCs/>
          <w:i/>
          <w:iCs/>
        </w:rPr>
        <w:t>j</w:t>
      </w:r>
      <w:r w:rsidR="00A95DD7" w:rsidRPr="00A95DD7">
        <w:t xml:space="preserve"> </w:t>
      </w:r>
      <w:r w:rsidRPr="00A95DD7">
        <w:t>reactions</w:t>
      </w:r>
      <w:r w:rsidR="00A77F8A">
        <w:t xml:space="preserve"> </w:t>
      </w:r>
      <w:r w:rsidRPr="00A95DD7">
        <w:t>in a given pathway</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w:proofErr w:type="gramStart"/>
            <m:r>
              <w:rPr>
                <w:rFonts w:ascii="Cambria Math" w:hAnsi="Cambria Math"/>
              </w:rPr>
              <m:t>opt,k</m:t>
            </m:r>
            <w:proofErr w:type="gramEnd"/>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 xml:space="preserve">(equation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The hamming distance between the wild-type and any given EFM is calculated by calculating the number of wild-type reaction which are absent in the mutant EFM.</w:t>
      </w:r>
      <w:r w:rsidR="00536428">
        <w:t xml:space="preserve"> 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7777777" w:rsidR="00536428" w:rsidRPr="00536428" w:rsidRDefault="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h2o + atp &lt;=&gt; adp + pi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cellb &lt;=&gt; glc-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cellb + h2o &lt;=&gt;2 glc-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gtp &lt;=&gt; g6p + gdp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atp &lt;=&gt; g6p + adp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lastRenderedPageBreak/>
              <w:t>PGI</w:t>
            </w:r>
          </w:p>
        </w:tc>
        <w:tc>
          <w:tcPr>
            <w:tcW w:w="6806" w:type="dxa"/>
            <w:noWrap/>
            <w:hideMark/>
          </w:tcPr>
          <w:p w14:paraId="66C015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pi + f6p &lt;=&gt; pi + fdp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f6p &lt;=&gt; adp + fdp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fdp &lt;=&gt; </w:t>
            </w: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DH</w:t>
            </w:r>
          </w:p>
        </w:tc>
        <w:tc>
          <w:tcPr>
            <w:tcW w:w="6806" w:type="dxa"/>
            <w:noWrap/>
            <w:hideMark/>
          </w:tcPr>
          <w:p w14:paraId="36F070C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nad + g3p &lt;=&gt; nadh +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nadp + h2o &lt;=&gt; 3pg + nadph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13dpg &lt;=&gt; atp +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13dpg &lt;=&gt; gtp +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pg &lt;=&gt; pep + h2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pep &lt;=&gt; pyr + atp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ppi + pep &lt;=&gt; atp + pi + pyr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co2 + pep &lt;=&gt; gtp + oaa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oaa &lt;=&gt; nad + 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 + mal-L &lt;=&gt; nadph + co2 + pyr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coa + 2 fdxox + pyr &lt;=&gt; h + accoa + 2 fdxrd + co2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0.25 adp + 0.25 pi &lt;=&gt; 2 fdxox + 1 nadh + 0.25 atp + 0.25 h2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1 h + 1 pi &lt;=&gt; 2 fdxox + 1 nadh + 0.5 ppi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nadp = 2 fdxox + nad + 2 nadph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yr &lt;=&gt; acald + co2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accoa &lt;=&gt; nad + coa + acald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h + accoa &lt;=&gt; nadp + coa + acald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h &lt;=&gt; etoh + nad </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ph &lt;=&gt; etoh + nadp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h = nad + 2 h2 + 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pi &lt;=&gt; adp +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p &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 &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h2o &lt;=</w:t>
            </w:r>
            <w:proofErr w:type="gramStart"/>
            <w:r w:rsidRPr="00536428">
              <w:rPr>
                <w:rFonts w:eastAsia="Times New Roman"/>
                <w:color w:val="000000"/>
                <w:sz w:val="22"/>
                <w:szCs w:val="22"/>
              </w:rPr>
              <w:t>&gt;  amp</w:t>
            </w:r>
            <w:proofErr w:type="gramEnd"/>
            <w:r w:rsidRPr="00536428">
              <w:rPr>
                <w:rFonts w:eastAsia="Times New Roman"/>
                <w:color w:val="000000"/>
                <w:sz w:val="22"/>
                <w:szCs w:val="22"/>
              </w:rPr>
              <w:t xml:space="preserve"> +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9E3E15" w:rsidRDefault="008A4A19" w:rsidP="002D5460">
      <w:pPr>
        <w:spacing w:line="480" w:lineRule="auto"/>
        <w:jc w:val="both"/>
        <w:outlineLvl w:val="0"/>
      </w:pPr>
      <w:r w:rsidRPr="009E3E15">
        <w:rPr>
          <w:b/>
        </w:rPr>
        <w:t>References</w:t>
      </w:r>
    </w:p>
    <w:p w14:paraId="46F25C8F" w14:textId="77777777" w:rsidR="00C50274" w:rsidRPr="009E3E15" w:rsidRDefault="00C50274" w:rsidP="009E3E15">
      <w:pPr>
        <w:tabs>
          <w:tab w:val="left" w:pos="363"/>
        </w:tabs>
        <w:spacing w:line="480" w:lineRule="auto"/>
        <w:jc w:val="both"/>
      </w:pPr>
    </w:p>
    <w:p w14:paraId="56E89A1B" w14:textId="77777777" w:rsidR="00F13CC0" w:rsidRPr="00F13CC0" w:rsidRDefault="00C50274" w:rsidP="00F13CC0">
      <w:pPr>
        <w:pStyle w:val="EndNoteBibliography"/>
        <w:ind w:left="720" w:hanging="720"/>
        <w:rPr>
          <w:noProof/>
        </w:rPr>
      </w:pPr>
      <w:r w:rsidRPr="009E3E15">
        <w:rPr>
          <w:rFonts w:ascii="Times New Roman" w:hAnsi="Times New Roman" w:cs="Times New Roman"/>
        </w:rPr>
        <w:lastRenderedPageBreak/>
        <w:fldChar w:fldCharType="begin"/>
      </w:r>
      <w:r w:rsidRPr="009E3E15">
        <w:rPr>
          <w:rFonts w:ascii="Times New Roman" w:hAnsi="Times New Roman" w:cs="Times New Roman"/>
        </w:rPr>
        <w:instrText xml:space="preserve"> ADDIN EN.REFLIST </w:instrText>
      </w:r>
      <w:r w:rsidRPr="009E3E15">
        <w:rPr>
          <w:rFonts w:ascii="Times New Roman" w:hAnsi="Times New Roman" w:cs="Times New Roman"/>
        </w:rPr>
        <w:fldChar w:fldCharType="separate"/>
      </w:r>
      <w:r w:rsidR="00F13CC0" w:rsidRPr="00F13CC0">
        <w:rPr>
          <w:noProof/>
        </w:rPr>
        <w:t>1.</w:t>
      </w:r>
      <w:r w:rsidR="00F13CC0" w:rsidRPr="00F13CC0">
        <w:rPr>
          <w:noProof/>
        </w:rPr>
        <w:tab/>
        <w:t xml:space="preserve">Tian L, Perot SJ, Stevenson D, Jacobson T, Lanahan AA, Amador-Noguez D, Olson DG, Lynd LR: </w:t>
      </w:r>
      <w:r w:rsidR="00F13CC0" w:rsidRPr="00F13CC0">
        <w:rPr>
          <w:b/>
          <w:noProof/>
        </w:rPr>
        <w:t>Metabolome analysis reveals a role for glyceraldehyde 3-phosphate dehydrogenase in the inhibition of C. thermocellum by ethanol</w:t>
      </w:r>
      <w:r w:rsidR="00F13CC0" w:rsidRPr="00F13CC0">
        <w:rPr>
          <w:noProof/>
        </w:rPr>
        <w:t xml:space="preserve">. </w:t>
      </w:r>
      <w:r w:rsidR="00F13CC0" w:rsidRPr="00F13CC0">
        <w:rPr>
          <w:i/>
          <w:noProof/>
        </w:rPr>
        <w:t xml:space="preserve">Biotechnol Biofuels </w:t>
      </w:r>
      <w:r w:rsidR="00F13CC0" w:rsidRPr="00F13CC0">
        <w:rPr>
          <w:noProof/>
        </w:rPr>
        <w:t xml:space="preserve">2017, </w:t>
      </w:r>
      <w:r w:rsidR="00F13CC0" w:rsidRPr="00F13CC0">
        <w:rPr>
          <w:b/>
          <w:noProof/>
        </w:rPr>
        <w:t>10</w:t>
      </w:r>
      <w:r w:rsidR="00F13CC0" w:rsidRPr="00F13CC0">
        <w:rPr>
          <w:noProof/>
        </w:rPr>
        <w:t>:276.</w:t>
      </w:r>
    </w:p>
    <w:p w14:paraId="505A38CD" w14:textId="77777777" w:rsidR="00F13CC0" w:rsidRPr="00F13CC0" w:rsidRDefault="00F13CC0" w:rsidP="00F13CC0">
      <w:pPr>
        <w:pStyle w:val="EndNoteBibliography"/>
        <w:ind w:left="720" w:hanging="720"/>
        <w:rPr>
          <w:noProof/>
        </w:rPr>
      </w:pPr>
      <w:r w:rsidRPr="00F13CC0">
        <w:rPr>
          <w:noProof/>
        </w:rPr>
        <w:t>2.</w:t>
      </w:r>
      <w:r w:rsidRPr="00F13CC0">
        <w:rPr>
          <w:noProof/>
        </w:rPr>
        <w:tab/>
        <w:t xml:space="preserve">Singh AP, Agarwal AK, Agarwal RA, Dhar A, Shukla MK: </w:t>
      </w:r>
      <w:r w:rsidRPr="00F13CC0">
        <w:rPr>
          <w:b/>
          <w:noProof/>
        </w:rPr>
        <w:t>Introduction of Alternative Fuels</w:t>
      </w:r>
      <w:r w:rsidRPr="00F13CC0">
        <w:rPr>
          <w:noProof/>
        </w:rPr>
        <w:t xml:space="preserve">. </w:t>
      </w:r>
      <w:r w:rsidRPr="00F13CC0">
        <w:rPr>
          <w:i/>
          <w:noProof/>
        </w:rPr>
        <w:t xml:space="preserve">Energy Env Sustain </w:t>
      </w:r>
      <w:r w:rsidRPr="00F13CC0">
        <w:rPr>
          <w:noProof/>
        </w:rPr>
        <w:t>2018:3-6.</w:t>
      </w:r>
    </w:p>
    <w:p w14:paraId="19B764CA" w14:textId="77777777" w:rsidR="00F13CC0" w:rsidRPr="00F13CC0" w:rsidRDefault="00F13CC0" w:rsidP="00F13CC0">
      <w:pPr>
        <w:pStyle w:val="EndNoteBibliography"/>
        <w:ind w:left="720" w:hanging="720"/>
        <w:rPr>
          <w:noProof/>
        </w:rPr>
      </w:pPr>
      <w:r w:rsidRPr="00F13CC0">
        <w:rPr>
          <w:noProof/>
        </w:rPr>
        <w:t>3.</w:t>
      </w:r>
      <w:r w:rsidRPr="00F13CC0">
        <w:rPr>
          <w:noProof/>
        </w:rPr>
        <w:tab/>
        <w:t xml:space="preserve">Azad AK, Rasul MG, Khan MMK, Sharma SC, Hazrat MA: </w:t>
      </w:r>
      <w:r w:rsidRPr="00F13CC0">
        <w:rPr>
          <w:b/>
          <w:noProof/>
        </w:rPr>
        <w:t>Prospect of biofuels as an alternative transport fuel in Australia</w:t>
      </w:r>
      <w:r w:rsidRPr="00F13CC0">
        <w:rPr>
          <w:noProof/>
        </w:rPr>
        <w:t xml:space="preserve">. </w:t>
      </w:r>
      <w:r w:rsidRPr="00F13CC0">
        <w:rPr>
          <w:i/>
          <w:noProof/>
        </w:rPr>
        <w:t xml:space="preserve">Renew Sust Energ Rev </w:t>
      </w:r>
      <w:r w:rsidRPr="00F13CC0">
        <w:rPr>
          <w:noProof/>
        </w:rPr>
        <w:t xml:space="preserve">2015, </w:t>
      </w:r>
      <w:r w:rsidRPr="00F13CC0">
        <w:rPr>
          <w:b/>
          <w:noProof/>
        </w:rPr>
        <w:t>43</w:t>
      </w:r>
      <w:r w:rsidRPr="00F13CC0">
        <w:rPr>
          <w:noProof/>
        </w:rPr>
        <w:t>:331-351.</w:t>
      </w:r>
    </w:p>
    <w:p w14:paraId="0B90EF6D" w14:textId="77777777" w:rsidR="00F13CC0" w:rsidRPr="00F13CC0" w:rsidRDefault="00F13CC0" w:rsidP="00F13CC0">
      <w:pPr>
        <w:pStyle w:val="EndNoteBibliography"/>
        <w:ind w:left="720" w:hanging="720"/>
        <w:rPr>
          <w:noProof/>
        </w:rPr>
      </w:pPr>
      <w:r w:rsidRPr="00F13CC0">
        <w:rPr>
          <w:noProof/>
        </w:rPr>
        <w:t>4.</w:t>
      </w:r>
      <w:r w:rsidRPr="00F13CC0">
        <w:rPr>
          <w:noProof/>
        </w:rPr>
        <w:tab/>
        <w:t xml:space="preserve">Tzimas E, Soria A, Peteves S: </w:t>
      </w:r>
      <w:r w:rsidRPr="00F13CC0">
        <w:rPr>
          <w:b/>
          <w:noProof/>
        </w:rPr>
        <w:t>The introduction of alternative fuels in the European transport sector: techno-economic barriers and perspectives</w:t>
      </w:r>
      <w:r w:rsidRPr="00F13CC0">
        <w:rPr>
          <w:noProof/>
        </w:rPr>
        <w:t xml:space="preserve">. </w:t>
      </w:r>
      <w:r w:rsidRPr="00F13CC0">
        <w:rPr>
          <w:i/>
          <w:noProof/>
        </w:rPr>
        <w:t xml:space="preserve">JRC Petten and JRC Seville EUR </w:t>
      </w:r>
      <w:r w:rsidRPr="00F13CC0">
        <w:rPr>
          <w:noProof/>
        </w:rPr>
        <w:t xml:space="preserve">2004, </w:t>
      </w:r>
      <w:r w:rsidRPr="00F13CC0">
        <w:rPr>
          <w:b/>
          <w:noProof/>
        </w:rPr>
        <w:t>21173</w:t>
      </w:r>
      <w:r w:rsidRPr="00F13CC0">
        <w:rPr>
          <w:noProof/>
        </w:rPr>
        <w:t>.</w:t>
      </w:r>
    </w:p>
    <w:p w14:paraId="3E81A244" w14:textId="77777777" w:rsidR="00F13CC0" w:rsidRPr="00F13CC0" w:rsidRDefault="00F13CC0" w:rsidP="00F13CC0">
      <w:pPr>
        <w:pStyle w:val="EndNoteBibliography"/>
        <w:ind w:left="720" w:hanging="720"/>
        <w:rPr>
          <w:noProof/>
        </w:rPr>
      </w:pPr>
      <w:r w:rsidRPr="00F13CC0">
        <w:rPr>
          <w:noProof/>
        </w:rPr>
        <w:t>5.</w:t>
      </w:r>
      <w:r w:rsidRPr="00F13CC0">
        <w:rPr>
          <w:noProof/>
        </w:rPr>
        <w:tab/>
        <w:t xml:space="preserve">Lynd LR, Weimer PJ, van Zyl WH, Pretorius IS: </w:t>
      </w:r>
      <w:r w:rsidRPr="00F13CC0">
        <w:rPr>
          <w:b/>
          <w:noProof/>
        </w:rPr>
        <w:t>Microbial cellulose utilization: fundamentals and biotechnology</w:t>
      </w:r>
      <w:r w:rsidRPr="00F13CC0">
        <w:rPr>
          <w:noProof/>
        </w:rPr>
        <w:t xml:space="preserve">. </w:t>
      </w:r>
      <w:r w:rsidRPr="00F13CC0">
        <w:rPr>
          <w:i/>
          <w:noProof/>
        </w:rPr>
        <w:t xml:space="preserve">Microbiol Mol Biol Rev </w:t>
      </w:r>
      <w:r w:rsidRPr="00F13CC0">
        <w:rPr>
          <w:noProof/>
        </w:rPr>
        <w:t xml:space="preserve">2002, </w:t>
      </w:r>
      <w:r w:rsidRPr="00F13CC0">
        <w:rPr>
          <w:b/>
          <w:noProof/>
        </w:rPr>
        <w:t>66</w:t>
      </w:r>
      <w:r w:rsidRPr="00F13CC0">
        <w:rPr>
          <w:noProof/>
        </w:rPr>
        <w:t>(3):506-577, table of contents.</w:t>
      </w:r>
    </w:p>
    <w:p w14:paraId="6551094B" w14:textId="77777777" w:rsidR="00F13CC0" w:rsidRPr="00F13CC0" w:rsidRDefault="00F13CC0" w:rsidP="00F13CC0">
      <w:pPr>
        <w:pStyle w:val="EndNoteBibliography"/>
        <w:ind w:left="720" w:hanging="720"/>
        <w:rPr>
          <w:noProof/>
        </w:rPr>
      </w:pPr>
      <w:r w:rsidRPr="00F13CC0">
        <w:rPr>
          <w:noProof/>
        </w:rPr>
        <w:t>6.</w:t>
      </w:r>
      <w:r w:rsidRPr="00F13CC0">
        <w:rPr>
          <w:noProof/>
        </w:rPr>
        <w:tab/>
        <w:t xml:space="preserve">Dien BS, Cotta MA, Jeffries TW: </w:t>
      </w:r>
      <w:r w:rsidRPr="00F13CC0">
        <w:rPr>
          <w:b/>
          <w:noProof/>
        </w:rPr>
        <w:t>Bacteria engineered for fuel ethanol production: current status</w:t>
      </w:r>
      <w:r w:rsidRPr="00F13CC0">
        <w:rPr>
          <w:noProof/>
        </w:rPr>
        <w:t xml:space="preserve">. </w:t>
      </w:r>
      <w:r w:rsidRPr="00F13CC0">
        <w:rPr>
          <w:i/>
          <w:noProof/>
        </w:rPr>
        <w:t xml:space="preserve">Appl Microbiol Biotechnol </w:t>
      </w:r>
      <w:r w:rsidRPr="00F13CC0">
        <w:rPr>
          <w:noProof/>
        </w:rPr>
        <w:t xml:space="preserve">2003, </w:t>
      </w:r>
      <w:r w:rsidRPr="00F13CC0">
        <w:rPr>
          <w:b/>
          <w:noProof/>
        </w:rPr>
        <w:t>63</w:t>
      </w:r>
      <w:r w:rsidRPr="00F13CC0">
        <w:rPr>
          <w:noProof/>
        </w:rPr>
        <w:t>(3):258-266.</w:t>
      </w:r>
    </w:p>
    <w:p w14:paraId="2333D36F" w14:textId="77777777" w:rsidR="00F13CC0" w:rsidRPr="00F13CC0" w:rsidRDefault="00F13CC0" w:rsidP="00F13CC0">
      <w:pPr>
        <w:pStyle w:val="EndNoteBibliography"/>
        <w:ind w:left="720" w:hanging="720"/>
        <w:rPr>
          <w:noProof/>
        </w:rPr>
      </w:pPr>
      <w:r w:rsidRPr="00F13CC0">
        <w:rPr>
          <w:noProof/>
        </w:rPr>
        <w:t>7.</w:t>
      </w:r>
      <w:r w:rsidRPr="00F13CC0">
        <w:rPr>
          <w:noProof/>
        </w:rPr>
        <w:tab/>
        <w:t xml:space="preserve">Demain AL, Newcomb M, Wu JH: </w:t>
      </w:r>
      <w:r w:rsidRPr="00F13CC0">
        <w:rPr>
          <w:b/>
          <w:noProof/>
        </w:rPr>
        <w:t>Cellulase, clostridia, and ethanol</w:t>
      </w:r>
      <w:r w:rsidRPr="00F13CC0">
        <w:rPr>
          <w:noProof/>
        </w:rPr>
        <w:t xml:space="preserve">. </w:t>
      </w:r>
      <w:r w:rsidRPr="00F13CC0">
        <w:rPr>
          <w:i/>
          <w:noProof/>
        </w:rPr>
        <w:t xml:space="preserve">Microbiol Mol Biol Rev </w:t>
      </w:r>
      <w:r w:rsidRPr="00F13CC0">
        <w:rPr>
          <w:noProof/>
        </w:rPr>
        <w:t xml:space="preserve">2005, </w:t>
      </w:r>
      <w:r w:rsidRPr="00F13CC0">
        <w:rPr>
          <w:b/>
          <w:noProof/>
        </w:rPr>
        <w:t>69</w:t>
      </w:r>
      <w:r w:rsidRPr="00F13CC0">
        <w:rPr>
          <w:noProof/>
        </w:rPr>
        <w:t>(1):124-154.</w:t>
      </w:r>
    </w:p>
    <w:p w14:paraId="68B80F05" w14:textId="77777777" w:rsidR="00F13CC0" w:rsidRPr="00F13CC0" w:rsidRDefault="00F13CC0" w:rsidP="00F13CC0">
      <w:pPr>
        <w:pStyle w:val="EndNoteBibliography"/>
        <w:ind w:left="720" w:hanging="720"/>
        <w:rPr>
          <w:noProof/>
        </w:rPr>
      </w:pPr>
      <w:r w:rsidRPr="00F13CC0">
        <w:rPr>
          <w:noProof/>
        </w:rPr>
        <w:t>8.</w:t>
      </w:r>
      <w:r w:rsidRPr="00F13CC0">
        <w:rPr>
          <w:noProof/>
        </w:rPr>
        <w:tab/>
        <w:t xml:space="preserve">Woodruff LB, Boyle NR, Gill RT: </w:t>
      </w:r>
      <w:r w:rsidRPr="00F13CC0">
        <w:rPr>
          <w:b/>
          <w:noProof/>
        </w:rPr>
        <w:t>Engineering improved ethanol production in Escherichia coli with a genome-wide approach</w:t>
      </w:r>
      <w:r w:rsidRPr="00F13CC0">
        <w:rPr>
          <w:noProof/>
        </w:rPr>
        <w:t xml:space="preserve">. </w:t>
      </w:r>
      <w:r w:rsidRPr="00F13CC0">
        <w:rPr>
          <w:i/>
          <w:noProof/>
        </w:rPr>
        <w:t xml:space="preserve">Metab Eng </w:t>
      </w:r>
      <w:r w:rsidRPr="00F13CC0">
        <w:rPr>
          <w:noProof/>
        </w:rPr>
        <w:t xml:space="preserve">2013, </w:t>
      </w:r>
      <w:r w:rsidRPr="00F13CC0">
        <w:rPr>
          <w:b/>
          <w:noProof/>
        </w:rPr>
        <w:t>17</w:t>
      </w:r>
      <w:r w:rsidRPr="00F13CC0">
        <w:rPr>
          <w:noProof/>
        </w:rPr>
        <w:t>:1-11.</w:t>
      </w:r>
    </w:p>
    <w:p w14:paraId="44B608EA" w14:textId="77777777" w:rsidR="00F13CC0" w:rsidRPr="00F13CC0" w:rsidRDefault="00F13CC0" w:rsidP="00F13CC0">
      <w:pPr>
        <w:pStyle w:val="EndNoteBibliography"/>
        <w:ind w:left="720" w:hanging="720"/>
        <w:rPr>
          <w:noProof/>
        </w:rPr>
      </w:pPr>
      <w:r w:rsidRPr="00F13CC0">
        <w:rPr>
          <w:noProof/>
        </w:rPr>
        <w:t>9.</w:t>
      </w:r>
      <w:r w:rsidRPr="00F13CC0">
        <w:rPr>
          <w:noProof/>
        </w:rPr>
        <w:tab/>
        <w:t xml:space="preserve">Thompson RA, Trinh CT: </w:t>
      </w:r>
      <w:r w:rsidRPr="00F13CC0">
        <w:rPr>
          <w:b/>
          <w:noProof/>
        </w:rPr>
        <w:t>Overflow metabolism and growth cessation in Clostridium thermocellum DSM1313 during high cellulose loading fermentations</w:t>
      </w:r>
      <w:r w:rsidRPr="00F13CC0">
        <w:rPr>
          <w:noProof/>
        </w:rPr>
        <w:t xml:space="preserve">. </w:t>
      </w:r>
      <w:r w:rsidRPr="00F13CC0">
        <w:rPr>
          <w:i/>
          <w:noProof/>
        </w:rPr>
        <w:t xml:space="preserve">Biotechnology and bioengineering </w:t>
      </w:r>
      <w:r w:rsidRPr="00F13CC0">
        <w:rPr>
          <w:noProof/>
        </w:rPr>
        <w:t xml:space="preserve">2017, </w:t>
      </w:r>
      <w:r w:rsidRPr="00F13CC0">
        <w:rPr>
          <w:b/>
          <w:noProof/>
        </w:rPr>
        <w:t>114</w:t>
      </w:r>
      <w:r w:rsidRPr="00F13CC0">
        <w:rPr>
          <w:noProof/>
        </w:rPr>
        <w:t>(11):2592-2604.</w:t>
      </w:r>
    </w:p>
    <w:p w14:paraId="2DD58ACF" w14:textId="77777777" w:rsidR="00F13CC0" w:rsidRPr="00F13CC0" w:rsidRDefault="00F13CC0" w:rsidP="00F13CC0">
      <w:pPr>
        <w:pStyle w:val="EndNoteBibliography"/>
        <w:ind w:left="720" w:hanging="720"/>
        <w:rPr>
          <w:noProof/>
        </w:rPr>
      </w:pPr>
      <w:r w:rsidRPr="00F13CC0">
        <w:rPr>
          <w:noProof/>
        </w:rPr>
        <w:t>10.</w:t>
      </w:r>
      <w:r w:rsidRPr="00F13CC0">
        <w:rPr>
          <w:noProof/>
        </w:rPr>
        <w:tab/>
        <w:t xml:space="preserve">Ataman M, Hatzimanikatis V: </w:t>
      </w:r>
      <w:r w:rsidRPr="00F13CC0">
        <w:rPr>
          <w:b/>
          <w:noProof/>
        </w:rPr>
        <w:t>Heading in the right direction: thermodynamics-based network analysis and pathway engineering</w:t>
      </w:r>
      <w:r w:rsidRPr="00F13CC0">
        <w:rPr>
          <w:noProof/>
        </w:rPr>
        <w:t xml:space="preserve">. </w:t>
      </w:r>
      <w:r w:rsidRPr="00F13CC0">
        <w:rPr>
          <w:i/>
          <w:noProof/>
        </w:rPr>
        <w:t xml:space="preserve">Curr Opin Biotechnol </w:t>
      </w:r>
      <w:r w:rsidRPr="00F13CC0">
        <w:rPr>
          <w:noProof/>
        </w:rPr>
        <w:t xml:space="preserve">2015, </w:t>
      </w:r>
      <w:r w:rsidRPr="00F13CC0">
        <w:rPr>
          <w:b/>
          <w:noProof/>
        </w:rPr>
        <w:t>36</w:t>
      </w:r>
      <w:r w:rsidRPr="00F13CC0">
        <w:rPr>
          <w:noProof/>
        </w:rPr>
        <w:t>:176-182.</w:t>
      </w:r>
    </w:p>
    <w:p w14:paraId="0ADB6191" w14:textId="77777777" w:rsidR="00F13CC0" w:rsidRPr="00F13CC0" w:rsidRDefault="00F13CC0" w:rsidP="00F13CC0">
      <w:pPr>
        <w:pStyle w:val="EndNoteBibliography"/>
        <w:ind w:left="720" w:hanging="720"/>
        <w:rPr>
          <w:noProof/>
        </w:rPr>
      </w:pPr>
      <w:r w:rsidRPr="00F13CC0">
        <w:rPr>
          <w:noProof/>
        </w:rPr>
        <w:t>11.</w:t>
      </w:r>
      <w:r w:rsidRPr="00F13CC0">
        <w:rPr>
          <w:noProof/>
        </w:rPr>
        <w:tab/>
        <w:t xml:space="preserve">Dash S, Khodayari A, Zhou J, Holwerda EK, Olson DG, Lynd LR, Maranas CD: </w:t>
      </w:r>
      <w:r w:rsidRPr="00F13CC0">
        <w:rPr>
          <w:b/>
          <w:noProof/>
        </w:rPr>
        <w:t>Development of a core Clostridium thermocellum kinetic metabolic model consistent with multiple genetic perturbations</w:t>
      </w:r>
      <w:r w:rsidRPr="00F13CC0">
        <w:rPr>
          <w:noProof/>
        </w:rPr>
        <w:t xml:space="preserve">. </w:t>
      </w:r>
      <w:r w:rsidRPr="00F13CC0">
        <w:rPr>
          <w:i/>
          <w:noProof/>
        </w:rPr>
        <w:t xml:space="preserve">Biotechnol Biofuels </w:t>
      </w:r>
      <w:r w:rsidRPr="00F13CC0">
        <w:rPr>
          <w:noProof/>
        </w:rPr>
        <w:t xml:space="preserve">2017, </w:t>
      </w:r>
      <w:r w:rsidRPr="00F13CC0">
        <w:rPr>
          <w:b/>
          <w:noProof/>
        </w:rPr>
        <w:t>10</w:t>
      </w:r>
      <w:r w:rsidRPr="00F13CC0">
        <w:rPr>
          <w:noProof/>
        </w:rPr>
        <w:t>:108.</w:t>
      </w:r>
    </w:p>
    <w:p w14:paraId="7A7B051B" w14:textId="77777777" w:rsidR="00F13CC0" w:rsidRPr="00F13CC0" w:rsidRDefault="00F13CC0" w:rsidP="00F13CC0">
      <w:pPr>
        <w:pStyle w:val="EndNoteBibliography"/>
        <w:ind w:left="720" w:hanging="720"/>
        <w:rPr>
          <w:noProof/>
        </w:rPr>
      </w:pPr>
      <w:r w:rsidRPr="00F13CC0">
        <w:rPr>
          <w:noProof/>
        </w:rPr>
        <w:t>12.</w:t>
      </w:r>
      <w:r w:rsidRPr="00F13CC0">
        <w:rPr>
          <w:noProof/>
        </w:rPr>
        <w:tab/>
        <w:t xml:space="preserve">Noor E, Bar-Even A, Flamholz A, Reznik E, Liebermeister W, Milo R: </w:t>
      </w:r>
      <w:r w:rsidRPr="00F13CC0">
        <w:rPr>
          <w:b/>
          <w:noProof/>
        </w:rPr>
        <w:t>Pathway thermodynamics highlights kinetic obstacles in central metabolism</w:t>
      </w:r>
      <w:r w:rsidRPr="00F13CC0">
        <w:rPr>
          <w:noProof/>
        </w:rPr>
        <w:t xml:space="preserve">. </w:t>
      </w:r>
      <w:r w:rsidRPr="00F13CC0">
        <w:rPr>
          <w:i/>
          <w:noProof/>
        </w:rPr>
        <w:t xml:space="preserve">PLoS Comput Biol </w:t>
      </w:r>
      <w:r w:rsidRPr="00F13CC0">
        <w:rPr>
          <w:noProof/>
        </w:rPr>
        <w:t xml:space="preserve">2014, </w:t>
      </w:r>
      <w:r w:rsidRPr="00F13CC0">
        <w:rPr>
          <w:b/>
          <w:noProof/>
        </w:rPr>
        <w:t>10</w:t>
      </w:r>
      <w:r w:rsidRPr="00F13CC0">
        <w:rPr>
          <w:noProof/>
        </w:rPr>
        <w:t>(2):e1003483.</w:t>
      </w:r>
    </w:p>
    <w:p w14:paraId="1BD4C018" w14:textId="77777777" w:rsidR="00F13CC0" w:rsidRPr="00F13CC0" w:rsidRDefault="00F13CC0" w:rsidP="00F13CC0">
      <w:pPr>
        <w:pStyle w:val="EndNoteBibliography"/>
        <w:ind w:left="720" w:hanging="720"/>
        <w:rPr>
          <w:noProof/>
        </w:rPr>
      </w:pPr>
      <w:r w:rsidRPr="00F13CC0">
        <w:rPr>
          <w:noProof/>
        </w:rPr>
        <w:t>13.</w:t>
      </w:r>
      <w:r w:rsidRPr="00F13CC0">
        <w:rPr>
          <w:noProof/>
        </w:rPr>
        <w:tab/>
        <w:t xml:space="preserve">Tian L, Perot SJ, Hon S, Zhou J, Liang X, Bouvier JT, Guss AM, Olson DG, Lynd LR: </w:t>
      </w:r>
      <w:r w:rsidRPr="00F13CC0">
        <w:rPr>
          <w:b/>
          <w:noProof/>
        </w:rPr>
        <w:t>Enhanced ethanol formation by Clostridium thermocellum via pyruvate decarboxylase</w:t>
      </w:r>
      <w:r w:rsidRPr="00F13CC0">
        <w:rPr>
          <w:noProof/>
        </w:rPr>
        <w:t xml:space="preserve">. </w:t>
      </w:r>
      <w:r w:rsidRPr="00F13CC0">
        <w:rPr>
          <w:i/>
          <w:noProof/>
        </w:rPr>
        <w:t xml:space="preserve">Microb Cell Fact </w:t>
      </w:r>
      <w:r w:rsidRPr="00F13CC0">
        <w:rPr>
          <w:noProof/>
        </w:rPr>
        <w:t xml:space="preserve">2017, </w:t>
      </w:r>
      <w:r w:rsidRPr="00F13CC0">
        <w:rPr>
          <w:b/>
          <w:noProof/>
        </w:rPr>
        <w:t>16</w:t>
      </w:r>
      <w:r w:rsidRPr="00F13CC0">
        <w:rPr>
          <w:noProof/>
        </w:rPr>
        <w:t>(1):171.</w:t>
      </w:r>
    </w:p>
    <w:p w14:paraId="0B2EBC82" w14:textId="77777777" w:rsidR="00F13CC0" w:rsidRPr="00F13CC0" w:rsidRDefault="00F13CC0" w:rsidP="00F13CC0">
      <w:pPr>
        <w:pStyle w:val="EndNoteBibliography"/>
        <w:ind w:left="720" w:hanging="720"/>
        <w:rPr>
          <w:noProof/>
        </w:rPr>
      </w:pPr>
      <w:r w:rsidRPr="00F13CC0">
        <w:rPr>
          <w:noProof/>
        </w:rPr>
        <w:t>14.</w:t>
      </w:r>
      <w:r w:rsidRPr="00F13CC0">
        <w:rPr>
          <w:noProof/>
        </w:rPr>
        <w:tab/>
        <w:t xml:space="preserve">Olson DG, Sparling R, Lynd LR: </w:t>
      </w:r>
      <w:r w:rsidRPr="00F13CC0">
        <w:rPr>
          <w:b/>
          <w:noProof/>
        </w:rPr>
        <w:t>Ethanol production by engineered thermophiles</w:t>
      </w:r>
      <w:r w:rsidRPr="00F13CC0">
        <w:rPr>
          <w:noProof/>
        </w:rPr>
        <w:t xml:space="preserve">. </w:t>
      </w:r>
      <w:r w:rsidRPr="00F13CC0">
        <w:rPr>
          <w:i/>
          <w:noProof/>
        </w:rPr>
        <w:t xml:space="preserve">Curr Opin Biotechnol </w:t>
      </w:r>
      <w:r w:rsidRPr="00F13CC0">
        <w:rPr>
          <w:noProof/>
        </w:rPr>
        <w:t xml:space="preserve">2015, </w:t>
      </w:r>
      <w:r w:rsidRPr="00F13CC0">
        <w:rPr>
          <w:b/>
          <w:noProof/>
        </w:rPr>
        <w:t>33</w:t>
      </w:r>
      <w:r w:rsidRPr="00F13CC0">
        <w:rPr>
          <w:noProof/>
        </w:rPr>
        <w:t>:130-141.</w:t>
      </w:r>
    </w:p>
    <w:p w14:paraId="11744A93" w14:textId="77777777" w:rsidR="00F13CC0" w:rsidRPr="00F13CC0" w:rsidRDefault="00F13CC0" w:rsidP="00F13CC0">
      <w:pPr>
        <w:pStyle w:val="EndNoteBibliography"/>
        <w:ind w:left="720" w:hanging="720"/>
        <w:rPr>
          <w:noProof/>
        </w:rPr>
      </w:pPr>
      <w:r w:rsidRPr="00F13CC0">
        <w:rPr>
          <w:noProof/>
        </w:rPr>
        <w:t>15.</w:t>
      </w:r>
      <w:r w:rsidRPr="00F13CC0">
        <w:rPr>
          <w:noProof/>
        </w:rPr>
        <w:tab/>
        <w:t xml:space="preserve">Lo J, Zheng T, Hon S, Olson DG, Lynd LR: </w:t>
      </w:r>
      <w:r w:rsidRPr="00F13CC0">
        <w:rPr>
          <w:b/>
          <w:noProof/>
        </w:rPr>
        <w:t>The bifunctional alcohol and aldehyde dehydrogenase gene, adhE, is necessary for ethanol production in Clostridium thermocellum and Thermoanaerobacterium saccharolyticum</w:t>
      </w:r>
      <w:r w:rsidRPr="00F13CC0">
        <w:rPr>
          <w:noProof/>
        </w:rPr>
        <w:t xml:space="preserve">. </w:t>
      </w:r>
      <w:r w:rsidRPr="00F13CC0">
        <w:rPr>
          <w:i/>
          <w:noProof/>
        </w:rPr>
        <w:t xml:space="preserve">J Bacteriol </w:t>
      </w:r>
      <w:r w:rsidRPr="00F13CC0">
        <w:rPr>
          <w:noProof/>
        </w:rPr>
        <w:t xml:space="preserve">2015, </w:t>
      </w:r>
      <w:r w:rsidRPr="00F13CC0">
        <w:rPr>
          <w:b/>
          <w:noProof/>
        </w:rPr>
        <w:t>197</w:t>
      </w:r>
      <w:r w:rsidRPr="00F13CC0">
        <w:rPr>
          <w:noProof/>
        </w:rPr>
        <w:t>(8):1386-1393.</w:t>
      </w:r>
    </w:p>
    <w:p w14:paraId="47FFD55D" w14:textId="77777777" w:rsidR="00F13CC0" w:rsidRPr="00F13CC0" w:rsidRDefault="00F13CC0" w:rsidP="00F13CC0">
      <w:pPr>
        <w:pStyle w:val="EndNoteBibliography"/>
        <w:ind w:left="720" w:hanging="720"/>
        <w:rPr>
          <w:noProof/>
        </w:rPr>
      </w:pPr>
      <w:r w:rsidRPr="00F13CC0">
        <w:rPr>
          <w:noProof/>
        </w:rPr>
        <w:t>16.</w:t>
      </w:r>
      <w:r w:rsidRPr="00F13CC0">
        <w:rPr>
          <w:noProof/>
        </w:rPr>
        <w:tab/>
        <w:t xml:space="preserve">Klamt S, Regensburger G, Gerstl MP, Jungreuthmayer C, Schuster S, Mahadevan R, Zanghellini J, Muller S: </w:t>
      </w:r>
      <w:r w:rsidRPr="00F13CC0">
        <w:rPr>
          <w:b/>
          <w:noProof/>
        </w:rPr>
        <w:t>From elementary flux modes to elementary flux vectors: Metabolic pathway analysis with arbitrary linear flux constraints</w:t>
      </w:r>
      <w:r w:rsidRPr="00F13CC0">
        <w:rPr>
          <w:noProof/>
        </w:rPr>
        <w:t xml:space="preserve">. </w:t>
      </w:r>
      <w:r w:rsidRPr="00F13CC0">
        <w:rPr>
          <w:i/>
          <w:noProof/>
        </w:rPr>
        <w:t xml:space="preserve">Plos Computational Biology </w:t>
      </w:r>
      <w:r w:rsidRPr="00F13CC0">
        <w:rPr>
          <w:noProof/>
        </w:rPr>
        <w:t xml:space="preserve">2017, </w:t>
      </w:r>
      <w:r w:rsidRPr="00F13CC0">
        <w:rPr>
          <w:b/>
          <w:noProof/>
        </w:rPr>
        <w:t>13</w:t>
      </w:r>
      <w:r w:rsidRPr="00F13CC0">
        <w:rPr>
          <w:noProof/>
        </w:rPr>
        <w:t>(4).</w:t>
      </w:r>
    </w:p>
    <w:p w14:paraId="40B84F17" w14:textId="77777777" w:rsidR="00F13CC0" w:rsidRPr="00F13CC0" w:rsidRDefault="00F13CC0" w:rsidP="00F13CC0">
      <w:pPr>
        <w:pStyle w:val="EndNoteBibliography"/>
        <w:ind w:left="720" w:hanging="720"/>
        <w:rPr>
          <w:noProof/>
        </w:rPr>
      </w:pPr>
      <w:r w:rsidRPr="00F13CC0">
        <w:rPr>
          <w:noProof/>
        </w:rPr>
        <w:t>17.</w:t>
      </w:r>
      <w:r w:rsidRPr="00F13CC0">
        <w:rPr>
          <w:noProof/>
        </w:rPr>
        <w:tab/>
        <w:t xml:space="preserve">Stephanopoulos G: </w:t>
      </w:r>
      <w:r w:rsidRPr="00F13CC0">
        <w:rPr>
          <w:b/>
          <w:noProof/>
        </w:rPr>
        <w:t>Metabolic engineering</w:t>
      </w:r>
      <w:r w:rsidRPr="00F13CC0">
        <w:rPr>
          <w:noProof/>
        </w:rPr>
        <w:t xml:space="preserve">. </w:t>
      </w:r>
      <w:r w:rsidRPr="00F13CC0">
        <w:rPr>
          <w:i/>
          <w:noProof/>
        </w:rPr>
        <w:t xml:space="preserve">Biotechnology and bioengineering </w:t>
      </w:r>
      <w:r w:rsidRPr="00F13CC0">
        <w:rPr>
          <w:noProof/>
        </w:rPr>
        <w:t xml:space="preserve">1998, </w:t>
      </w:r>
      <w:r w:rsidRPr="00F13CC0">
        <w:rPr>
          <w:b/>
          <w:noProof/>
        </w:rPr>
        <w:t>58</w:t>
      </w:r>
      <w:r w:rsidRPr="00F13CC0">
        <w:rPr>
          <w:noProof/>
        </w:rPr>
        <w:t>(2-3):119-120.</w:t>
      </w:r>
    </w:p>
    <w:p w14:paraId="184E11C9" w14:textId="77777777" w:rsidR="00F13CC0" w:rsidRPr="00F13CC0" w:rsidRDefault="00F13CC0" w:rsidP="00F13CC0">
      <w:pPr>
        <w:pStyle w:val="EndNoteBibliography"/>
        <w:ind w:left="720" w:hanging="720"/>
        <w:rPr>
          <w:noProof/>
        </w:rPr>
      </w:pPr>
      <w:r w:rsidRPr="00F13CC0">
        <w:rPr>
          <w:noProof/>
        </w:rPr>
        <w:t>18.</w:t>
      </w:r>
      <w:r w:rsidRPr="00F13CC0">
        <w:rPr>
          <w:noProof/>
        </w:rPr>
        <w:tab/>
        <w:t xml:space="preserve">Bennett GN, San KY: </w:t>
      </w:r>
      <w:r w:rsidRPr="00F13CC0">
        <w:rPr>
          <w:b/>
          <w:noProof/>
        </w:rPr>
        <w:t>Engineering E. coli Central Metabolism for Enhanced Primary Metabolite Production</w:t>
      </w:r>
      <w:r w:rsidRPr="00F13CC0">
        <w:rPr>
          <w:noProof/>
        </w:rPr>
        <w:t xml:space="preserve">. </w:t>
      </w:r>
      <w:r w:rsidRPr="00F13CC0">
        <w:rPr>
          <w:i/>
          <w:noProof/>
        </w:rPr>
        <w:t xml:space="preserve">Systems Biology and Biotechnology of Escherichia Coli </w:t>
      </w:r>
      <w:r w:rsidRPr="00F13CC0">
        <w:rPr>
          <w:noProof/>
        </w:rPr>
        <w:t>2009:351-376.</w:t>
      </w:r>
    </w:p>
    <w:p w14:paraId="0FF3EBB5" w14:textId="77777777" w:rsidR="00F13CC0" w:rsidRPr="00F13CC0" w:rsidRDefault="00F13CC0" w:rsidP="00F13CC0">
      <w:pPr>
        <w:pStyle w:val="EndNoteBibliography"/>
        <w:ind w:left="720" w:hanging="720"/>
        <w:rPr>
          <w:noProof/>
        </w:rPr>
      </w:pPr>
      <w:r w:rsidRPr="00F13CC0">
        <w:rPr>
          <w:noProof/>
        </w:rPr>
        <w:t>19.</w:t>
      </w:r>
      <w:r w:rsidRPr="00F13CC0">
        <w:rPr>
          <w:noProof/>
        </w:rPr>
        <w:tab/>
        <w:t xml:space="preserve">Milo R, Jorgensen P, Moran U, Weber G, Springer M: </w:t>
      </w:r>
      <w:r w:rsidRPr="00F13CC0">
        <w:rPr>
          <w:b/>
          <w:noProof/>
        </w:rPr>
        <w:t>BioNumbers--the database of key numbers in molecular and cell biology</w:t>
      </w:r>
      <w:r w:rsidRPr="00F13CC0">
        <w:rPr>
          <w:noProof/>
        </w:rPr>
        <w:t xml:space="preserve">. </w:t>
      </w:r>
      <w:r w:rsidRPr="00F13CC0">
        <w:rPr>
          <w:i/>
          <w:noProof/>
        </w:rPr>
        <w:t xml:space="preserve">Nucleic Acids Res </w:t>
      </w:r>
      <w:r w:rsidRPr="00F13CC0">
        <w:rPr>
          <w:noProof/>
        </w:rPr>
        <w:t xml:space="preserve">2010, </w:t>
      </w:r>
      <w:r w:rsidRPr="00F13CC0">
        <w:rPr>
          <w:b/>
          <w:noProof/>
        </w:rPr>
        <w:t>38</w:t>
      </w:r>
      <w:r w:rsidRPr="00F13CC0">
        <w:rPr>
          <w:noProof/>
        </w:rPr>
        <w:t>(Database issue):D750-753.</w:t>
      </w:r>
    </w:p>
    <w:p w14:paraId="6EA3ACB5" w14:textId="77777777" w:rsidR="00F13CC0" w:rsidRPr="00F13CC0" w:rsidRDefault="00F13CC0" w:rsidP="00F13CC0">
      <w:pPr>
        <w:pStyle w:val="EndNoteBibliography"/>
        <w:ind w:left="720" w:hanging="720"/>
        <w:rPr>
          <w:noProof/>
        </w:rPr>
      </w:pPr>
      <w:r w:rsidRPr="00F13CC0">
        <w:rPr>
          <w:noProof/>
        </w:rPr>
        <w:t>20.</w:t>
      </w:r>
      <w:r w:rsidRPr="00F13CC0">
        <w:rPr>
          <w:noProof/>
        </w:rPr>
        <w:tab/>
        <w:t xml:space="preserve">Olson DG, Horl M, Fuhrer T, Cui J, Zhou J, Maloney MI, Amador-Noguez D, Tian L, Sauer U, Lynd LR: </w:t>
      </w:r>
      <w:r w:rsidRPr="00F13CC0">
        <w:rPr>
          <w:b/>
          <w:noProof/>
        </w:rPr>
        <w:t>Glycolysis without pyruvate kinase in Clostridium thermocellum</w:t>
      </w:r>
      <w:r w:rsidRPr="00F13CC0">
        <w:rPr>
          <w:noProof/>
        </w:rPr>
        <w:t xml:space="preserve">. </w:t>
      </w:r>
      <w:r w:rsidRPr="00F13CC0">
        <w:rPr>
          <w:i/>
          <w:noProof/>
        </w:rPr>
        <w:t xml:space="preserve">Metab Eng </w:t>
      </w:r>
      <w:r w:rsidRPr="00F13CC0">
        <w:rPr>
          <w:noProof/>
        </w:rPr>
        <w:t xml:space="preserve">2017, </w:t>
      </w:r>
      <w:r w:rsidRPr="00F13CC0">
        <w:rPr>
          <w:b/>
          <w:noProof/>
        </w:rPr>
        <w:t>39</w:t>
      </w:r>
      <w:r w:rsidRPr="00F13CC0">
        <w:rPr>
          <w:noProof/>
        </w:rPr>
        <w:t>:169-180.</w:t>
      </w:r>
    </w:p>
    <w:p w14:paraId="730B5822" w14:textId="77777777" w:rsidR="00F13CC0" w:rsidRPr="00F13CC0" w:rsidRDefault="00F13CC0" w:rsidP="00F13CC0">
      <w:pPr>
        <w:pStyle w:val="EndNoteBibliography"/>
        <w:ind w:left="720" w:hanging="720"/>
        <w:rPr>
          <w:noProof/>
        </w:rPr>
      </w:pPr>
      <w:r w:rsidRPr="00F13CC0">
        <w:rPr>
          <w:noProof/>
        </w:rPr>
        <w:lastRenderedPageBreak/>
        <w:t>21.</w:t>
      </w:r>
      <w:r w:rsidRPr="00F13CC0">
        <w:rPr>
          <w:noProof/>
        </w:rPr>
        <w:tab/>
        <w:t xml:space="preserve">Yang S, Giannone RJ, Dice L, Yang ZK, Engle NL, Tschaplinski TJ, Hettich RL, Brown SD: </w:t>
      </w:r>
      <w:r w:rsidRPr="00F13CC0">
        <w:rPr>
          <w:b/>
          <w:noProof/>
        </w:rPr>
        <w:t>Clostridium thermocellum ATCC27405 transcriptomic, metabolomic and proteomic profiles after ethanol stress</w:t>
      </w:r>
      <w:r w:rsidRPr="00F13CC0">
        <w:rPr>
          <w:noProof/>
        </w:rPr>
        <w:t xml:space="preserve">. </w:t>
      </w:r>
      <w:r w:rsidRPr="00F13CC0">
        <w:rPr>
          <w:i/>
          <w:noProof/>
        </w:rPr>
        <w:t xml:space="preserve">BMC Genomics </w:t>
      </w:r>
      <w:r w:rsidRPr="00F13CC0">
        <w:rPr>
          <w:noProof/>
        </w:rPr>
        <w:t xml:space="preserve">2012, </w:t>
      </w:r>
      <w:r w:rsidRPr="00F13CC0">
        <w:rPr>
          <w:b/>
          <w:noProof/>
        </w:rPr>
        <w:t>13</w:t>
      </w:r>
      <w:r w:rsidRPr="00F13CC0">
        <w:rPr>
          <w:noProof/>
        </w:rPr>
        <w:t>:336.</w:t>
      </w:r>
    </w:p>
    <w:p w14:paraId="6C847D3C" w14:textId="77777777" w:rsidR="00F13CC0" w:rsidRPr="00F13CC0" w:rsidRDefault="00F13CC0" w:rsidP="00F13CC0">
      <w:pPr>
        <w:pStyle w:val="EndNoteBibliography"/>
        <w:ind w:left="720" w:hanging="720"/>
        <w:rPr>
          <w:noProof/>
        </w:rPr>
      </w:pPr>
      <w:r w:rsidRPr="00F13CC0">
        <w:rPr>
          <w:noProof/>
        </w:rPr>
        <w:t>22.</w:t>
      </w:r>
      <w:r w:rsidRPr="00F13CC0">
        <w:rPr>
          <w:noProof/>
        </w:rPr>
        <w:tab/>
        <w:t xml:space="preserve">Guo ZP, Zhang L, Ding ZY, Wang ZX, Shi GY: </w:t>
      </w:r>
      <w:r w:rsidRPr="00F13CC0">
        <w:rPr>
          <w:b/>
          <w:noProof/>
        </w:rPr>
        <w:t>Improving ethanol productivity by modification of glycolytic redox factor generation in glycerol-3-phosphate dehydrogenase mutants of an industrial ethanol yeast</w:t>
      </w:r>
      <w:r w:rsidRPr="00F13CC0">
        <w:rPr>
          <w:noProof/>
        </w:rPr>
        <w:t xml:space="preserve">. </w:t>
      </w:r>
      <w:r w:rsidRPr="00F13CC0">
        <w:rPr>
          <w:i/>
          <w:noProof/>
        </w:rPr>
        <w:t xml:space="preserve">J Ind Microbiol Biotechnol </w:t>
      </w:r>
      <w:r w:rsidRPr="00F13CC0">
        <w:rPr>
          <w:noProof/>
        </w:rPr>
        <w:t xml:space="preserve">2011, </w:t>
      </w:r>
      <w:r w:rsidRPr="00F13CC0">
        <w:rPr>
          <w:b/>
          <w:noProof/>
        </w:rPr>
        <w:t>38</w:t>
      </w:r>
      <w:r w:rsidRPr="00F13CC0">
        <w:rPr>
          <w:noProof/>
        </w:rPr>
        <w:t>(8):935-943.</w:t>
      </w:r>
    </w:p>
    <w:p w14:paraId="79168A78" w14:textId="77777777" w:rsidR="00F13CC0" w:rsidRPr="00F13CC0" w:rsidRDefault="00F13CC0" w:rsidP="00F13CC0">
      <w:pPr>
        <w:pStyle w:val="EndNoteBibliography"/>
        <w:ind w:left="720" w:hanging="720"/>
        <w:rPr>
          <w:noProof/>
        </w:rPr>
      </w:pPr>
      <w:r w:rsidRPr="00F13CC0">
        <w:rPr>
          <w:noProof/>
        </w:rPr>
        <w:t>23.</w:t>
      </w:r>
      <w:r w:rsidRPr="00F13CC0">
        <w:rPr>
          <w:noProof/>
        </w:rPr>
        <w:tab/>
        <w:t xml:space="preserve">Takeno S, Hori K, Ohtani S, Mimura A, Mitsuhashi S, Ikeda M: </w:t>
      </w:r>
      <w:r w:rsidRPr="00F13CC0">
        <w:rPr>
          <w:b/>
          <w:noProof/>
        </w:rPr>
        <w:t>L-Lysine production independent of the oxidative pentose phosphate pathway by Corynebacterium glutamicum with the Streptococcus mutans gapN gene</w:t>
      </w:r>
      <w:r w:rsidRPr="00F13CC0">
        <w:rPr>
          <w:noProof/>
        </w:rPr>
        <w:t xml:space="preserve">. </w:t>
      </w:r>
      <w:r w:rsidRPr="00F13CC0">
        <w:rPr>
          <w:i/>
          <w:noProof/>
        </w:rPr>
        <w:t xml:space="preserve">Metab Eng </w:t>
      </w:r>
      <w:r w:rsidRPr="00F13CC0">
        <w:rPr>
          <w:noProof/>
        </w:rPr>
        <w:t xml:space="preserve">2016, </w:t>
      </w:r>
      <w:r w:rsidRPr="00F13CC0">
        <w:rPr>
          <w:b/>
          <w:noProof/>
        </w:rPr>
        <w:t>37</w:t>
      </w:r>
      <w:r w:rsidRPr="00F13CC0">
        <w:rPr>
          <w:noProof/>
        </w:rPr>
        <w:t>:1-10.</w:t>
      </w:r>
    </w:p>
    <w:p w14:paraId="71C3CCA9" w14:textId="77777777" w:rsidR="00F13CC0" w:rsidRPr="00F13CC0" w:rsidRDefault="00F13CC0" w:rsidP="00F13CC0">
      <w:pPr>
        <w:pStyle w:val="EndNoteBibliography"/>
        <w:ind w:left="720" w:hanging="720"/>
        <w:rPr>
          <w:noProof/>
        </w:rPr>
      </w:pPr>
      <w:r w:rsidRPr="00F13CC0">
        <w:rPr>
          <w:noProof/>
        </w:rPr>
        <w:t>24.</w:t>
      </w:r>
      <w:r w:rsidRPr="00F13CC0">
        <w:rPr>
          <w:noProof/>
        </w:rPr>
        <w:tab/>
        <w:t xml:space="preserve">Beri D, Olson DG, Holwerda EK, Lynd LR: </w:t>
      </w:r>
      <w:r w:rsidRPr="00F13CC0">
        <w:rPr>
          <w:b/>
          <w:noProof/>
        </w:rPr>
        <w:t>Nicotinamide cofactor ratios in engineered strains of Clostridium thermocellum and Thermoanaerobacterium saccharolyticum</w:t>
      </w:r>
      <w:r w:rsidRPr="00F13CC0">
        <w:rPr>
          <w:noProof/>
        </w:rPr>
        <w:t xml:space="preserve">. </w:t>
      </w:r>
      <w:r w:rsidRPr="00F13CC0">
        <w:rPr>
          <w:i/>
          <w:noProof/>
        </w:rPr>
        <w:t xml:space="preserve">Fems Microbiol Lett </w:t>
      </w:r>
      <w:r w:rsidRPr="00F13CC0">
        <w:rPr>
          <w:noProof/>
        </w:rPr>
        <w:t xml:space="preserve">2016, </w:t>
      </w:r>
      <w:r w:rsidRPr="00F13CC0">
        <w:rPr>
          <w:b/>
          <w:noProof/>
        </w:rPr>
        <w:t>363</w:t>
      </w:r>
      <w:r w:rsidRPr="00F13CC0">
        <w:rPr>
          <w:noProof/>
        </w:rPr>
        <w:t>(11).</w:t>
      </w:r>
    </w:p>
    <w:p w14:paraId="600A6D9D" w14:textId="77777777" w:rsidR="00F13CC0" w:rsidRPr="00F13CC0" w:rsidRDefault="00F13CC0" w:rsidP="00F13CC0">
      <w:pPr>
        <w:pStyle w:val="EndNoteBibliography"/>
        <w:ind w:left="720" w:hanging="720"/>
        <w:rPr>
          <w:noProof/>
        </w:rPr>
      </w:pPr>
      <w:r w:rsidRPr="00F13CC0">
        <w:rPr>
          <w:noProof/>
        </w:rPr>
        <w:t>25.</w:t>
      </w:r>
      <w:r w:rsidRPr="00F13CC0">
        <w:rPr>
          <w:noProof/>
        </w:rPr>
        <w:tab/>
        <w:t xml:space="preserve">Zhou J, Olson DG, Argyros DA, Deng Y, van Gulik WM, van Dijken JP, Lynd LR: </w:t>
      </w:r>
      <w:r w:rsidRPr="00F13CC0">
        <w:rPr>
          <w:b/>
          <w:noProof/>
        </w:rPr>
        <w:t>Atypical glycolysis in Clostridium thermocellum</w:t>
      </w:r>
      <w:r w:rsidRPr="00F13CC0">
        <w:rPr>
          <w:noProof/>
        </w:rPr>
        <w:t xml:space="preserve">. </w:t>
      </w:r>
      <w:r w:rsidRPr="00F13CC0">
        <w:rPr>
          <w:i/>
          <w:noProof/>
        </w:rPr>
        <w:t xml:space="preserve">Appl Environ Microbiol </w:t>
      </w:r>
      <w:r w:rsidRPr="00F13CC0">
        <w:rPr>
          <w:noProof/>
        </w:rPr>
        <w:t xml:space="preserve">2013, </w:t>
      </w:r>
      <w:r w:rsidRPr="00F13CC0">
        <w:rPr>
          <w:b/>
          <w:noProof/>
        </w:rPr>
        <w:t>79</w:t>
      </w:r>
      <w:r w:rsidRPr="00F13CC0">
        <w:rPr>
          <w:noProof/>
        </w:rPr>
        <w:t>(9):3000-3008.</w:t>
      </w:r>
    </w:p>
    <w:p w14:paraId="2B0B8090" w14:textId="77777777" w:rsidR="00F13CC0" w:rsidRPr="00F13CC0" w:rsidRDefault="00F13CC0" w:rsidP="00F13CC0">
      <w:pPr>
        <w:pStyle w:val="EndNoteBibliography"/>
        <w:ind w:left="720" w:hanging="720"/>
        <w:rPr>
          <w:noProof/>
        </w:rPr>
      </w:pPr>
      <w:r w:rsidRPr="00F13CC0">
        <w:rPr>
          <w:noProof/>
        </w:rPr>
        <w:t>26.</w:t>
      </w:r>
      <w:r w:rsidRPr="00F13CC0">
        <w:rPr>
          <w:noProof/>
        </w:rPr>
        <w:tab/>
        <w:t xml:space="preserve">Zheng TY, Olson DG, Tian L, Bomble YJ, Himmel ME, Lo J, Hon S, Shaw AJ, van Dijken JP, Lynd LR: </w:t>
      </w:r>
      <w:r w:rsidRPr="00F13CC0">
        <w:rPr>
          <w:b/>
          <w:noProof/>
        </w:rPr>
        <w:t>Cofactor Specificity of the Bifunctional Alcohol and Aldehyde Dehydrogenase (AdhE) in Wild-Type and Mutant Clostridium thermocellum and Thermoanaerobacterium saccharolyticum</w:t>
      </w:r>
      <w:r w:rsidRPr="00F13CC0">
        <w:rPr>
          <w:noProof/>
        </w:rPr>
        <w:t xml:space="preserve">. </w:t>
      </w:r>
      <w:r w:rsidRPr="00F13CC0">
        <w:rPr>
          <w:i/>
          <w:noProof/>
        </w:rPr>
        <w:t xml:space="preserve">Journal of Bacteriology </w:t>
      </w:r>
      <w:r w:rsidRPr="00F13CC0">
        <w:rPr>
          <w:noProof/>
        </w:rPr>
        <w:t xml:space="preserve">2015, </w:t>
      </w:r>
      <w:r w:rsidRPr="00F13CC0">
        <w:rPr>
          <w:b/>
          <w:noProof/>
        </w:rPr>
        <w:t>197</w:t>
      </w:r>
      <w:r w:rsidRPr="00F13CC0">
        <w:rPr>
          <w:noProof/>
        </w:rPr>
        <w:t>(15):2610-2619.</w:t>
      </w:r>
    </w:p>
    <w:p w14:paraId="1DCC0593" w14:textId="77777777" w:rsidR="00F13CC0" w:rsidRPr="00F13CC0" w:rsidRDefault="00F13CC0" w:rsidP="00F13CC0">
      <w:pPr>
        <w:pStyle w:val="EndNoteBibliography"/>
        <w:ind w:left="720" w:hanging="720"/>
        <w:rPr>
          <w:noProof/>
        </w:rPr>
      </w:pPr>
      <w:r w:rsidRPr="00F13CC0">
        <w:rPr>
          <w:noProof/>
        </w:rPr>
        <w:t>27.</w:t>
      </w:r>
      <w:r w:rsidRPr="00F13CC0">
        <w:rPr>
          <w:noProof/>
        </w:rPr>
        <w:tab/>
        <w:t xml:space="preserve">Shinoda W: </w:t>
      </w:r>
      <w:r w:rsidRPr="00F13CC0">
        <w:rPr>
          <w:b/>
          <w:noProof/>
        </w:rPr>
        <w:t>Permeability across lipid membranes</w:t>
      </w:r>
      <w:r w:rsidRPr="00F13CC0">
        <w:rPr>
          <w:noProof/>
        </w:rPr>
        <w:t xml:space="preserve">. </w:t>
      </w:r>
      <w:r w:rsidRPr="00F13CC0">
        <w:rPr>
          <w:i/>
          <w:noProof/>
        </w:rPr>
        <w:t xml:space="preserve">Bba-Biomembranes </w:t>
      </w:r>
      <w:r w:rsidRPr="00F13CC0">
        <w:rPr>
          <w:noProof/>
        </w:rPr>
        <w:t xml:space="preserve">2016, </w:t>
      </w:r>
      <w:r w:rsidRPr="00F13CC0">
        <w:rPr>
          <w:b/>
          <w:noProof/>
        </w:rPr>
        <w:t>1858</w:t>
      </w:r>
      <w:r w:rsidRPr="00F13CC0">
        <w:rPr>
          <w:noProof/>
        </w:rPr>
        <w:t>(10):2254-2265.</w:t>
      </w:r>
    </w:p>
    <w:p w14:paraId="63147130" w14:textId="77777777" w:rsidR="00F13CC0" w:rsidRPr="00F13CC0" w:rsidRDefault="00F13CC0" w:rsidP="00F13CC0">
      <w:pPr>
        <w:pStyle w:val="EndNoteBibliography"/>
        <w:ind w:left="720" w:hanging="720"/>
        <w:rPr>
          <w:noProof/>
        </w:rPr>
      </w:pPr>
      <w:r w:rsidRPr="00F13CC0">
        <w:rPr>
          <w:noProof/>
        </w:rPr>
        <w:t>28.</w:t>
      </w:r>
      <w:r w:rsidRPr="00F13CC0">
        <w:rPr>
          <w:noProof/>
        </w:rPr>
        <w:tab/>
        <w:t xml:space="preserve">Rabinowitz JD, Kimball E: </w:t>
      </w:r>
      <w:r w:rsidRPr="00F13CC0">
        <w:rPr>
          <w:b/>
          <w:noProof/>
        </w:rPr>
        <w:t>Acidic acetonitrile for cellular metabolome extraction from Escherichia coli</w:t>
      </w:r>
      <w:r w:rsidRPr="00F13CC0">
        <w:rPr>
          <w:noProof/>
        </w:rPr>
        <w:t xml:space="preserve">. </w:t>
      </w:r>
      <w:r w:rsidRPr="00F13CC0">
        <w:rPr>
          <w:i/>
          <w:noProof/>
        </w:rPr>
        <w:t xml:space="preserve">Analytical Chemistry </w:t>
      </w:r>
      <w:r w:rsidRPr="00F13CC0">
        <w:rPr>
          <w:noProof/>
        </w:rPr>
        <w:t xml:space="preserve">2007, </w:t>
      </w:r>
      <w:r w:rsidRPr="00F13CC0">
        <w:rPr>
          <w:b/>
          <w:noProof/>
        </w:rPr>
        <w:t>79</w:t>
      </w:r>
      <w:r w:rsidRPr="00F13CC0">
        <w:rPr>
          <w:noProof/>
        </w:rPr>
        <w:t>(16):6167-6173.</w:t>
      </w:r>
    </w:p>
    <w:p w14:paraId="035342F4" w14:textId="77777777" w:rsidR="00F13CC0" w:rsidRPr="00F13CC0" w:rsidRDefault="00F13CC0" w:rsidP="00F13CC0">
      <w:pPr>
        <w:pStyle w:val="EndNoteBibliography"/>
        <w:ind w:left="720" w:hanging="720"/>
        <w:rPr>
          <w:noProof/>
        </w:rPr>
      </w:pPr>
      <w:r w:rsidRPr="00F13CC0">
        <w:rPr>
          <w:noProof/>
        </w:rPr>
        <w:t>29.</w:t>
      </w:r>
      <w:r w:rsidRPr="00F13CC0">
        <w:rPr>
          <w:noProof/>
        </w:rPr>
        <w:tab/>
        <w:t xml:space="preserve">Volkmer B, Heinemann M: </w:t>
      </w:r>
      <w:r w:rsidRPr="00F13CC0">
        <w:rPr>
          <w:b/>
          <w:noProof/>
        </w:rPr>
        <w:t>Condition-Dependent Cell Volume and Concentration of Escherichia coli to Facilitate Data Conversion for Systems Biology Modeling</w:t>
      </w:r>
      <w:r w:rsidRPr="00F13CC0">
        <w:rPr>
          <w:noProof/>
        </w:rPr>
        <w:t xml:space="preserve">. </w:t>
      </w:r>
      <w:r w:rsidRPr="00F13CC0">
        <w:rPr>
          <w:i/>
          <w:noProof/>
        </w:rPr>
        <w:t xml:space="preserve">Plos One </w:t>
      </w:r>
      <w:r w:rsidRPr="00F13CC0">
        <w:rPr>
          <w:noProof/>
        </w:rPr>
        <w:t xml:space="preserve">2011, </w:t>
      </w:r>
      <w:r w:rsidRPr="00F13CC0">
        <w:rPr>
          <w:b/>
          <w:noProof/>
        </w:rPr>
        <w:t>6</w:t>
      </w:r>
      <w:r w:rsidRPr="00F13CC0">
        <w:rPr>
          <w:noProof/>
        </w:rPr>
        <w:t>(7).</w:t>
      </w:r>
    </w:p>
    <w:p w14:paraId="16A19B09" w14:textId="77777777" w:rsidR="00F13CC0" w:rsidRPr="00F13CC0" w:rsidRDefault="00F13CC0" w:rsidP="00F13CC0">
      <w:pPr>
        <w:pStyle w:val="EndNoteBibliography"/>
        <w:ind w:left="720" w:hanging="720"/>
        <w:rPr>
          <w:noProof/>
        </w:rPr>
      </w:pPr>
      <w:r w:rsidRPr="00F13CC0">
        <w:rPr>
          <w:noProof/>
        </w:rPr>
        <w:t>30.</w:t>
      </w:r>
      <w:r w:rsidRPr="00F13CC0">
        <w:rPr>
          <w:noProof/>
        </w:rPr>
        <w:tab/>
        <w:t xml:space="preserve">Noor E, Haraldsdottir HS, Milo R, Fleming RM: </w:t>
      </w:r>
      <w:r w:rsidRPr="00F13CC0">
        <w:rPr>
          <w:b/>
          <w:noProof/>
        </w:rPr>
        <w:t>Consistent estimation of Gibbs energy using component contributions</w:t>
      </w:r>
      <w:r w:rsidRPr="00F13CC0">
        <w:rPr>
          <w:noProof/>
        </w:rPr>
        <w:t xml:space="preserve">. </w:t>
      </w:r>
      <w:r w:rsidRPr="00F13CC0">
        <w:rPr>
          <w:i/>
          <w:noProof/>
        </w:rPr>
        <w:t xml:space="preserve">PLoS computational biology </w:t>
      </w:r>
      <w:r w:rsidRPr="00F13CC0">
        <w:rPr>
          <w:noProof/>
        </w:rPr>
        <w:t xml:space="preserve">2013, </w:t>
      </w:r>
      <w:r w:rsidRPr="00F13CC0">
        <w:rPr>
          <w:b/>
          <w:noProof/>
        </w:rPr>
        <w:t>9</w:t>
      </w:r>
      <w:r w:rsidRPr="00F13CC0">
        <w:rPr>
          <w:noProof/>
        </w:rPr>
        <w:t>(7):e1003098.</w:t>
      </w:r>
    </w:p>
    <w:p w14:paraId="3DF044F9" w14:textId="77777777" w:rsidR="00F13CC0" w:rsidRPr="00F13CC0" w:rsidRDefault="00F13CC0" w:rsidP="00F13CC0">
      <w:pPr>
        <w:pStyle w:val="EndNoteBibliography"/>
        <w:ind w:left="720" w:hanging="720"/>
        <w:rPr>
          <w:noProof/>
        </w:rPr>
      </w:pPr>
      <w:r w:rsidRPr="00F13CC0">
        <w:rPr>
          <w:noProof/>
        </w:rPr>
        <w:t>31.</w:t>
      </w:r>
      <w:r w:rsidRPr="00F13CC0">
        <w:rPr>
          <w:noProof/>
        </w:rPr>
        <w:tab/>
        <w:t xml:space="preserve">de Figueiredo LF, Podhorski A, Rubio A, Kaleta C, Beasley JE, Schuster S, Planes FJ: </w:t>
      </w:r>
      <w:r w:rsidRPr="00F13CC0">
        <w:rPr>
          <w:b/>
          <w:noProof/>
        </w:rPr>
        <w:t>Computing the shortest elementary flux modes in genome-scale metabolic networks</w:t>
      </w:r>
      <w:r w:rsidRPr="00F13CC0">
        <w:rPr>
          <w:noProof/>
        </w:rPr>
        <w:t xml:space="preserve">. </w:t>
      </w:r>
      <w:r w:rsidRPr="00F13CC0">
        <w:rPr>
          <w:i/>
          <w:noProof/>
        </w:rPr>
        <w:t xml:space="preserve">Bioinformatics </w:t>
      </w:r>
      <w:r w:rsidRPr="00F13CC0">
        <w:rPr>
          <w:noProof/>
        </w:rPr>
        <w:t xml:space="preserve">2009, </w:t>
      </w:r>
      <w:r w:rsidRPr="00F13CC0">
        <w:rPr>
          <w:b/>
          <w:noProof/>
        </w:rPr>
        <w:t>25</w:t>
      </w:r>
      <w:r w:rsidRPr="00F13CC0">
        <w:rPr>
          <w:noProof/>
        </w:rPr>
        <w:t>(23):3158-3165.</w:t>
      </w:r>
    </w:p>
    <w:p w14:paraId="2086B996" w14:textId="50C558E6" w:rsidR="00666BF9" w:rsidRPr="009E3E15" w:rsidRDefault="00C50274" w:rsidP="00AA5229">
      <w:pPr>
        <w:tabs>
          <w:tab w:val="left" w:pos="363"/>
        </w:tabs>
        <w:jc w:val="both"/>
      </w:pPr>
      <w:r w:rsidRPr="009E3E15">
        <w:fldChar w:fldCharType="end"/>
      </w:r>
    </w:p>
    <w:sectPr w:rsidR="00666BF9" w:rsidRPr="009E3E15" w:rsidSect="00E76A43">
      <w:footerReference w:type="default" r:id="rId11"/>
      <w:pgSz w:w="12240" w:h="15840"/>
      <w:pgMar w:top="1134" w:right="1134" w:bottom="1693" w:left="1134" w:header="0" w:footer="1134"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0F05E2" w14:textId="77777777" w:rsidR="001C320F" w:rsidRDefault="001C320F">
      <w:r>
        <w:separator/>
      </w:r>
    </w:p>
  </w:endnote>
  <w:endnote w:type="continuationSeparator" w:id="0">
    <w:p w14:paraId="5049C12A" w14:textId="77777777" w:rsidR="001C320F" w:rsidRDefault="001C32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24451E7C" w:rsidR="00A17EEC" w:rsidRDefault="00A17EEC">
    <w:pPr>
      <w:pStyle w:val="Footer"/>
      <w:jc w:val="center"/>
    </w:pPr>
    <w:r>
      <w:fldChar w:fldCharType="begin"/>
    </w:r>
    <w:r>
      <w:instrText>PAGE</w:instrText>
    </w:r>
    <w:r>
      <w:fldChar w:fldCharType="separate"/>
    </w:r>
    <w:r w:rsidR="00B82964">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EE70CA" w14:textId="77777777" w:rsidR="001C320F" w:rsidRDefault="001C320F">
      <w:r>
        <w:separator/>
      </w:r>
    </w:p>
  </w:footnote>
  <w:footnote w:type="continuationSeparator" w:id="0">
    <w:p w14:paraId="054628AD" w14:textId="77777777" w:rsidR="001C320F" w:rsidRDefault="001C32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02&lt;/item&gt;&lt;item&gt;308&lt;/item&gt;&lt;item&gt;337&lt;/item&gt;&lt;item&gt;343&lt;/item&gt;&lt;item&gt;344&lt;/item&gt;&lt;item&gt;346&lt;/item&gt;&lt;item&gt;352&lt;/item&gt;&lt;item&gt;375&lt;/item&gt;&lt;item&gt;383&lt;/item&gt;&lt;item&gt;384&lt;/item&gt;&lt;item&gt;385&lt;/item&gt;&lt;item&gt;389&lt;/item&gt;&lt;item&gt;390&lt;/item&gt;&lt;item&gt;395&lt;/item&gt;&lt;item&gt;409&lt;/item&gt;&lt;item&gt;410&lt;/item&gt;&lt;item&gt;411&lt;/item&gt;&lt;item&gt;424&lt;/item&gt;&lt;item&gt;440&lt;/item&gt;&lt;item&gt;480&lt;/item&gt;&lt;item&gt;513&lt;/item&gt;&lt;item&gt;576&lt;/item&gt;&lt;item&gt;577&lt;/item&gt;&lt;item&gt;578&lt;/item&gt;&lt;/record-ids&gt;&lt;/item&gt;&lt;/Libraries&gt;"/>
  </w:docVars>
  <w:rsids>
    <w:rsidRoot w:val="00666BF9"/>
    <w:rsid w:val="00010158"/>
    <w:rsid w:val="000110AD"/>
    <w:rsid w:val="00011295"/>
    <w:rsid w:val="000120CA"/>
    <w:rsid w:val="00012E47"/>
    <w:rsid w:val="00014398"/>
    <w:rsid w:val="0001654E"/>
    <w:rsid w:val="0001675A"/>
    <w:rsid w:val="00031809"/>
    <w:rsid w:val="0003447D"/>
    <w:rsid w:val="00035418"/>
    <w:rsid w:val="000413D3"/>
    <w:rsid w:val="00042B6C"/>
    <w:rsid w:val="00043A3B"/>
    <w:rsid w:val="0004660E"/>
    <w:rsid w:val="00046A95"/>
    <w:rsid w:val="00061A1D"/>
    <w:rsid w:val="00065B63"/>
    <w:rsid w:val="000729B0"/>
    <w:rsid w:val="000746D9"/>
    <w:rsid w:val="0007492A"/>
    <w:rsid w:val="00077607"/>
    <w:rsid w:val="0008567C"/>
    <w:rsid w:val="000858F6"/>
    <w:rsid w:val="00085B17"/>
    <w:rsid w:val="0008646F"/>
    <w:rsid w:val="00090E49"/>
    <w:rsid w:val="000931DF"/>
    <w:rsid w:val="000978F0"/>
    <w:rsid w:val="00097A21"/>
    <w:rsid w:val="000A0DED"/>
    <w:rsid w:val="000A329E"/>
    <w:rsid w:val="000A3336"/>
    <w:rsid w:val="000B533F"/>
    <w:rsid w:val="000B7B87"/>
    <w:rsid w:val="000C662D"/>
    <w:rsid w:val="000C7C06"/>
    <w:rsid w:val="000D6D71"/>
    <w:rsid w:val="000E2DB4"/>
    <w:rsid w:val="00116E32"/>
    <w:rsid w:val="00123B40"/>
    <w:rsid w:val="0012746A"/>
    <w:rsid w:val="0013747B"/>
    <w:rsid w:val="00137781"/>
    <w:rsid w:val="001410C8"/>
    <w:rsid w:val="001450F2"/>
    <w:rsid w:val="00145CE7"/>
    <w:rsid w:val="00152268"/>
    <w:rsid w:val="001539D3"/>
    <w:rsid w:val="00153AB4"/>
    <w:rsid w:val="001558ED"/>
    <w:rsid w:val="00155D9D"/>
    <w:rsid w:val="0016614B"/>
    <w:rsid w:val="00166463"/>
    <w:rsid w:val="001712E5"/>
    <w:rsid w:val="0017316C"/>
    <w:rsid w:val="001755E7"/>
    <w:rsid w:val="0018528F"/>
    <w:rsid w:val="00185F5B"/>
    <w:rsid w:val="00186F49"/>
    <w:rsid w:val="00194E8E"/>
    <w:rsid w:val="001A6EDB"/>
    <w:rsid w:val="001A735C"/>
    <w:rsid w:val="001B4588"/>
    <w:rsid w:val="001C320F"/>
    <w:rsid w:val="001C699E"/>
    <w:rsid w:val="001C7754"/>
    <w:rsid w:val="001D427B"/>
    <w:rsid w:val="001D66A1"/>
    <w:rsid w:val="001E0985"/>
    <w:rsid w:val="001E76BF"/>
    <w:rsid w:val="001F0273"/>
    <w:rsid w:val="001F4502"/>
    <w:rsid w:val="00214DE8"/>
    <w:rsid w:val="00214F4A"/>
    <w:rsid w:val="00217266"/>
    <w:rsid w:val="00220D6F"/>
    <w:rsid w:val="002214DF"/>
    <w:rsid w:val="00222B0C"/>
    <w:rsid w:val="002371AB"/>
    <w:rsid w:val="00244743"/>
    <w:rsid w:val="00244E08"/>
    <w:rsid w:val="00255315"/>
    <w:rsid w:val="00261A7D"/>
    <w:rsid w:val="00263CE0"/>
    <w:rsid w:val="00267F35"/>
    <w:rsid w:val="00277CD0"/>
    <w:rsid w:val="0028277C"/>
    <w:rsid w:val="00285EAB"/>
    <w:rsid w:val="00295D0B"/>
    <w:rsid w:val="00296DD2"/>
    <w:rsid w:val="002A13BE"/>
    <w:rsid w:val="002A1401"/>
    <w:rsid w:val="002A5A46"/>
    <w:rsid w:val="002A655D"/>
    <w:rsid w:val="002B72D3"/>
    <w:rsid w:val="002C3F70"/>
    <w:rsid w:val="002C63FE"/>
    <w:rsid w:val="002D2909"/>
    <w:rsid w:val="002D5460"/>
    <w:rsid w:val="002D5FF7"/>
    <w:rsid w:val="002D64EB"/>
    <w:rsid w:val="002E001E"/>
    <w:rsid w:val="002E0AFB"/>
    <w:rsid w:val="002E6FC8"/>
    <w:rsid w:val="002F0FD6"/>
    <w:rsid w:val="002F4714"/>
    <w:rsid w:val="002F4D97"/>
    <w:rsid w:val="002F6591"/>
    <w:rsid w:val="00300545"/>
    <w:rsid w:val="00300864"/>
    <w:rsid w:val="00300DF4"/>
    <w:rsid w:val="003059C2"/>
    <w:rsid w:val="0030679A"/>
    <w:rsid w:val="00307B8A"/>
    <w:rsid w:val="00311A9B"/>
    <w:rsid w:val="0031226C"/>
    <w:rsid w:val="003221B4"/>
    <w:rsid w:val="00332241"/>
    <w:rsid w:val="00332F64"/>
    <w:rsid w:val="003407D1"/>
    <w:rsid w:val="00340F6B"/>
    <w:rsid w:val="00341D94"/>
    <w:rsid w:val="003475B2"/>
    <w:rsid w:val="00347788"/>
    <w:rsid w:val="00351115"/>
    <w:rsid w:val="00353D06"/>
    <w:rsid w:val="003606C3"/>
    <w:rsid w:val="00363AD7"/>
    <w:rsid w:val="00371887"/>
    <w:rsid w:val="00374A2B"/>
    <w:rsid w:val="00375CB5"/>
    <w:rsid w:val="00382192"/>
    <w:rsid w:val="003911A7"/>
    <w:rsid w:val="00391B5C"/>
    <w:rsid w:val="00393D6E"/>
    <w:rsid w:val="003B069A"/>
    <w:rsid w:val="003B6372"/>
    <w:rsid w:val="003B688A"/>
    <w:rsid w:val="003C1E10"/>
    <w:rsid w:val="003C6DC2"/>
    <w:rsid w:val="003D2BBB"/>
    <w:rsid w:val="003D4C95"/>
    <w:rsid w:val="003D5208"/>
    <w:rsid w:val="003E4DE5"/>
    <w:rsid w:val="003E7E12"/>
    <w:rsid w:val="003F235D"/>
    <w:rsid w:val="00416F19"/>
    <w:rsid w:val="00420519"/>
    <w:rsid w:val="00420D7E"/>
    <w:rsid w:val="00421A85"/>
    <w:rsid w:val="004255BC"/>
    <w:rsid w:val="00426014"/>
    <w:rsid w:val="004260E9"/>
    <w:rsid w:val="004264B2"/>
    <w:rsid w:val="00432115"/>
    <w:rsid w:val="00432CCD"/>
    <w:rsid w:val="00441878"/>
    <w:rsid w:val="00444282"/>
    <w:rsid w:val="004445C7"/>
    <w:rsid w:val="00445A42"/>
    <w:rsid w:val="00457175"/>
    <w:rsid w:val="00460530"/>
    <w:rsid w:val="00460A44"/>
    <w:rsid w:val="00461E6E"/>
    <w:rsid w:val="00471FE6"/>
    <w:rsid w:val="004731BC"/>
    <w:rsid w:val="0047584A"/>
    <w:rsid w:val="004765D8"/>
    <w:rsid w:val="004767F0"/>
    <w:rsid w:val="004779EA"/>
    <w:rsid w:val="00480C9C"/>
    <w:rsid w:val="00490987"/>
    <w:rsid w:val="004932DD"/>
    <w:rsid w:val="00493BFD"/>
    <w:rsid w:val="004960CE"/>
    <w:rsid w:val="004A59CA"/>
    <w:rsid w:val="004B022A"/>
    <w:rsid w:val="004B1084"/>
    <w:rsid w:val="004B19BC"/>
    <w:rsid w:val="004B4F6B"/>
    <w:rsid w:val="004B6FFC"/>
    <w:rsid w:val="004B78C8"/>
    <w:rsid w:val="004C0BEE"/>
    <w:rsid w:val="004C3FA3"/>
    <w:rsid w:val="004C5E37"/>
    <w:rsid w:val="004C6C25"/>
    <w:rsid w:val="004C7579"/>
    <w:rsid w:val="004D03C0"/>
    <w:rsid w:val="004D33E4"/>
    <w:rsid w:val="004D4C62"/>
    <w:rsid w:val="004D4D01"/>
    <w:rsid w:val="004D74C2"/>
    <w:rsid w:val="004E38FA"/>
    <w:rsid w:val="004F2F49"/>
    <w:rsid w:val="004F4F47"/>
    <w:rsid w:val="00503BA1"/>
    <w:rsid w:val="00507037"/>
    <w:rsid w:val="005150E3"/>
    <w:rsid w:val="00526E0C"/>
    <w:rsid w:val="00527298"/>
    <w:rsid w:val="00532399"/>
    <w:rsid w:val="00532DB9"/>
    <w:rsid w:val="005338AD"/>
    <w:rsid w:val="00534279"/>
    <w:rsid w:val="00535E05"/>
    <w:rsid w:val="0053609B"/>
    <w:rsid w:val="00536428"/>
    <w:rsid w:val="00547CA4"/>
    <w:rsid w:val="00557360"/>
    <w:rsid w:val="00567CB5"/>
    <w:rsid w:val="005736F6"/>
    <w:rsid w:val="00577117"/>
    <w:rsid w:val="00586BA2"/>
    <w:rsid w:val="00586ED7"/>
    <w:rsid w:val="00595344"/>
    <w:rsid w:val="005A47DD"/>
    <w:rsid w:val="005A533A"/>
    <w:rsid w:val="005A6044"/>
    <w:rsid w:val="005B00C6"/>
    <w:rsid w:val="005C07BB"/>
    <w:rsid w:val="005C18E3"/>
    <w:rsid w:val="005C62E4"/>
    <w:rsid w:val="005C65E8"/>
    <w:rsid w:val="005D0A32"/>
    <w:rsid w:val="005D6246"/>
    <w:rsid w:val="005E1861"/>
    <w:rsid w:val="005E6A87"/>
    <w:rsid w:val="005F1789"/>
    <w:rsid w:val="005F23DA"/>
    <w:rsid w:val="005F2B53"/>
    <w:rsid w:val="006026D1"/>
    <w:rsid w:val="00602A30"/>
    <w:rsid w:val="00603429"/>
    <w:rsid w:val="006054EA"/>
    <w:rsid w:val="0061054E"/>
    <w:rsid w:val="00614EBB"/>
    <w:rsid w:val="006157D9"/>
    <w:rsid w:val="00617535"/>
    <w:rsid w:val="006225AE"/>
    <w:rsid w:val="006245E7"/>
    <w:rsid w:val="006246BE"/>
    <w:rsid w:val="00632B64"/>
    <w:rsid w:val="0063384E"/>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6BF9"/>
    <w:rsid w:val="00676077"/>
    <w:rsid w:val="00681F06"/>
    <w:rsid w:val="00682752"/>
    <w:rsid w:val="00694E96"/>
    <w:rsid w:val="00695A5A"/>
    <w:rsid w:val="006A49ED"/>
    <w:rsid w:val="006B15CC"/>
    <w:rsid w:val="006B34AE"/>
    <w:rsid w:val="006C08AF"/>
    <w:rsid w:val="006C0A42"/>
    <w:rsid w:val="006C0B5E"/>
    <w:rsid w:val="006C16B0"/>
    <w:rsid w:val="006D00C8"/>
    <w:rsid w:val="006D2D8D"/>
    <w:rsid w:val="006E54EA"/>
    <w:rsid w:val="006E6908"/>
    <w:rsid w:val="006F78FC"/>
    <w:rsid w:val="0070031A"/>
    <w:rsid w:val="00704E7D"/>
    <w:rsid w:val="0071375B"/>
    <w:rsid w:val="00714554"/>
    <w:rsid w:val="00715433"/>
    <w:rsid w:val="00720193"/>
    <w:rsid w:val="00720DAE"/>
    <w:rsid w:val="00726879"/>
    <w:rsid w:val="00733036"/>
    <w:rsid w:val="00733C91"/>
    <w:rsid w:val="00733EA7"/>
    <w:rsid w:val="00733F7A"/>
    <w:rsid w:val="00735550"/>
    <w:rsid w:val="007465D2"/>
    <w:rsid w:val="007474B7"/>
    <w:rsid w:val="00747A95"/>
    <w:rsid w:val="00754EE9"/>
    <w:rsid w:val="00762127"/>
    <w:rsid w:val="0077295C"/>
    <w:rsid w:val="0077461B"/>
    <w:rsid w:val="00783941"/>
    <w:rsid w:val="00792B4E"/>
    <w:rsid w:val="00793978"/>
    <w:rsid w:val="00796C84"/>
    <w:rsid w:val="0079767C"/>
    <w:rsid w:val="007A0BE6"/>
    <w:rsid w:val="007A1B0C"/>
    <w:rsid w:val="007A5C53"/>
    <w:rsid w:val="007B18D7"/>
    <w:rsid w:val="007B1A30"/>
    <w:rsid w:val="007B3830"/>
    <w:rsid w:val="007C68F1"/>
    <w:rsid w:val="007D00ED"/>
    <w:rsid w:val="007D6306"/>
    <w:rsid w:val="007D7FCB"/>
    <w:rsid w:val="007E0EDF"/>
    <w:rsid w:val="007E4228"/>
    <w:rsid w:val="007E6DDB"/>
    <w:rsid w:val="007F20B2"/>
    <w:rsid w:val="007F3820"/>
    <w:rsid w:val="0080438C"/>
    <w:rsid w:val="008069DD"/>
    <w:rsid w:val="00811F2D"/>
    <w:rsid w:val="008212AC"/>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54004"/>
    <w:rsid w:val="0086036A"/>
    <w:rsid w:val="00862F8D"/>
    <w:rsid w:val="008642DE"/>
    <w:rsid w:val="008737DF"/>
    <w:rsid w:val="00880139"/>
    <w:rsid w:val="00880D83"/>
    <w:rsid w:val="0088490E"/>
    <w:rsid w:val="00885933"/>
    <w:rsid w:val="008867E5"/>
    <w:rsid w:val="00897720"/>
    <w:rsid w:val="008A419B"/>
    <w:rsid w:val="008A4A19"/>
    <w:rsid w:val="008A4AEA"/>
    <w:rsid w:val="008B5B74"/>
    <w:rsid w:val="008B5CFB"/>
    <w:rsid w:val="008B67E8"/>
    <w:rsid w:val="008C1CA1"/>
    <w:rsid w:val="008C4A7C"/>
    <w:rsid w:val="008C6E12"/>
    <w:rsid w:val="008D32CA"/>
    <w:rsid w:val="008D7460"/>
    <w:rsid w:val="008D757A"/>
    <w:rsid w:val="008D76ED"/>
    <w:rsid w:val="008E0875"/>
    <w:rsid w:val="008E0B81"/>
    <w:rsid w:val="008E2617"/>
    <w:rsid w:val="008E272E"/>
    <w:rsid w:val="008E317C"/>
    <w:rsid w:val="008E40A6"/>
    <w:rsid w:val="008E5800"/>
    <w:rsid w:val="008E68EC"/>
    <w:rsid w:val="008E6C24"/>
    <w:rsid w:val="008E7F7C"/>
    <w:rsid w:val="008F0ABA"/>
    <w:rsid w:val="008F1AE1"/>
    <w:rsid w:val="00903178"/>
    <w:rsid w:val="00905C5A"/>
    <w:rsid w:val="00910DEA"/>
    <w:rsid w:val="009203EC"/>
    <w:rsid w:val="00932BDA"/>
    <w:rsid w:val="00933932"/>
    <w:rsid w:val="0093446B"/>
    <w:rsid w:val="009351CE"/>
    <w:rsid w:val="00946B53"/>
    <w:rsid w:val="009517B2"/>
    <w:rsid w:val="0095277F"/>
    <w:rsid w:val="00952856"/>
    <w:rsid w:val="0096415A"/>
    <w:rsid w:val="009663DF"/>
    <w:rsid w:val="0097601A"/>
    <w:rsid w:val="00986A93"/>
    <w:rsid w:val="009879FA"/>
    <w:rsid w:val="00990481"/>
    <w:rsid w:val="00990808"/>
    <w:rsid w:val="00993209"/>
    <w:rsid w:val="00994990"/>
    <w:rsid w:val="00995632"/>
    <w:rsid w:val="009A0EF1"/>
    <w:rsid w:val="009A0FEB"/>
    <w:rsid w:val="009A6112"/>
    <w:rsid w:val="009B0296"/>
    <w:rsid w:val="009B04ED"/>
    <w:rsid w:val="009B435F"/>
    <w:rsid w:val="009B4986"/>
    <w:rsid w:val="009B63C6"/>
    <w:rsid w:val="009C20A4"/>
    <w:rsid w:val="009C5A6C"/>
    <w:rsid w:val="009C7362"/>
    <w:rsid w:val="009E3E15"/>
    <w:rsid w:val="009F1933"/>
    <w:rsid w:val="00A10234"/>
    <w:rsid w:val="00A14326"/>
    <w:rsid w:val="00A17EEC"/>
    <w:rsid w:val="00A23AC4"/>
    <w:rsid w:val="00A31F22"/>
    <w:rsid w:val="00A32F39"/>
    <w:rsid w:val="00A42CF8"/>
    <w:rsid w:val="00A52CB9"/>
    <w:rsid w:val="00A53DEC"/>
    <w:rsid w:val="00A572E6"/>
    <w:rsid w:val="00A641B8"/>
    <w:rsid w:val="00A650D0"/>
    <w:rsid w:val="00A660DC"/>
    <w:rsid w:val="00A7016F"/>
    <w:rsid w:val="00A774F5"/>
    <w:rsid w:val="00A77F8A"/>
    <w:rsid w:val="00A86563"/>
    <w:rsid w:val="00A900D2"/>
    <w:rsid w:val="00A932C3"/>
    <w:rsid w:val="00A94148"/>
    <w:rsid w:val="00A95DD7"/>
    <w:rsid w:val="00A96B56"/>
    <w:rsid w:val="00A97B9F"/>
    <w:rsid w:val="00AA156C"/>
    <w:rsid w:val="00AA3FE8"/>
    <w:rsid w:val="00AA5229"/>
    <w:rsid w:val="00AA532A"/>
    <w:rsid w:val="00AB421A"/>
    <w:rsid w:val="00AB5C3A"/>
    <w:rsid w:val="00AB5E39"/>
    <w:rsid w:val="00AB6B7D"/>
    <w:rsid w:val="00AC2347"/>
    <w:rsid w:val="00AD35CF"/>
    <w:rsid w:val="00AE030F"/>
    <w:rsid w:val="00AE234F"/>
    <w:rsid w:val="00AE728A"/>
    <w:rsid w:val="00AF38EB"/>
    <w:rsid w:val="00B06219"/>
    <w:rsid w:val="00B14358"/>
    <w:rsid w:val="00B21869"/>
    <w:rsid w:val="00B235CB"/>
    <w:rsid w:val="00B26416"/>
    <w:rsid w:val="00B30AE9"/>
    <w:rsid w:val="00B31AD7"/>
    <w:rsid w:val="00B32B68"/>
    <w:rsid w:val="00B3326F"/>
    <w:rsid w:val="00B338F9"/>
    <w:rsid w:val="00B34BF9"/>
    <w:rsid w:val="00B35AA1"/>
    <w:rsid w:val="00B36B6C"/>
    <w:rsid w:val="00B417C2"/>
    <w:rsid w:val="00B47A35"/>
    <w:rsid w:val="00B63B64"/>
    <w:rsid w:val="00B64451"/>
    <w:rsid w:val="00B701B0"/>
    <w:rsid w:val="00B71E4E"/>
    <w:rsid w:val="00B7218F"/>
    <w:rsid w:val="00B82964"/>
    <w:rsid w:val="00BA067D"/>
    <w:rsid w:val="00BB1C48"/>
    <w:rsid w:val="00BB2FC3"/>
    <w:rsid w:val="00BB4E47"/>
    <w:rsid w:val="00BC4771"/>
    <w:rsid w:val="00BC65A7"/>
    <w:rsid w:val="00BC7A81"/>
    <w:rsid w:val="00BE419D"/>
    <w:rsid w:val="00BF1E96"/>
    <w:rsid w:val="00BF3336"/>
    <w:rsid w:val="00C0006C"/>
    <w:rsid w:val="00C00CB8"/>
    <w:rsid w:val="00C01934"/>
    <w:rsid w:val="00C0249B"/>
    <w:rsid w:val="00C043D1"/>
    <w:rsid w:val="00C12C02"/>
    <w:rsid w:val="00C12E80"/>
    <w:rsid w:val="00C14A24"/>
    <w:rsid w:val="00C219C8"/>
    <w:rsid w:val="00C31222"/>
    <w:rsid w:val="00C34852"/>
    <w:rsid w:val="00C40DC6"/>
    <w:rsid w:val="00C41FB5"/>
    <w:rsid w:val="00C42D39"/>
    <w:rsid w:val="00C43042"/>
    <w:rsid w:val="00C50274"/>
    <w:rsid w:val="00C51EDE"/>
    <w:rsid w:val="00C52096"/>
    <w:rsid w:val="00C54530"/>
    <w:rsid w:val="00C574DB"/>
    <w:rsid w:val="00C63264"/>
    <w:rsid w:val="00C71046"/>
    <w:rsid w:val="00C7228F"/>
    <w:rsid w:val="00C7782A"/>
    <w:rsid w:val="00C81B6F"/>
    <w:rsid w:val="00C82A37"/>
    <w:rsid w:val="00C95F94"/>
    <w:rsid w:val="00C96459"/>
    <w:rsid w:val="00CA026A"/>
    <w:rsid w:val="00CA3FC1"/>
    <w:rsid w:val="00CA5834"/>
    <w:rsid w:val="00CC059A"/>
    <w:rsid w:val="00CC63BE"/>
    <w:rsid w:val="00CD16EE"/>
    <w:rsid w:val="00CD236A"/>
    <w:rsid w:val="00CD2C90"/>
    <w:rsid w:val="00CD66CC"/>
    <w:rsid w:val="00CE1714"/>
    <w:rsid w:val="00CE2AE3"/>
    <w:rsid w:val="00CE461F"/>
    <w:rsid w:val="00CE6FB2"/>
    <w:rsid w:val="00CF053C"/>
    <w:rsid w:val="00CF16AF"/>
    <w:rsid w:val="00CF1A80"/>
    <w:rsid w:val="00CF1D64"/>
    <w:rsid w:val="00CF3C7B"/>
    <w:rsid w:val="00CF5660"/>
    <w:rsid w:val="00D01D70"/>
    <w:rsid w:val="00D02CB2"/>
    <w:rsid w:val="00D04873"/>
    <w:rsid w:val="00D247EA"/>
    <w:rsid w:val="00D3077D"/>
    <w:rsid w:val="00D35DBE"/>
    <w:rsid w:val="00D36500"/>
    <w:rsid w:val="00D4171C"/>
    <w:rsid w:val="00D41921"/>
    <w:rsid w:val="00D44506"/>
    <w:rsid w:val="00D51B2B"/>
    <w:rsid w:val="00D54E2F"/>
    <w:rsid w:val="00D5695F"/>
    <w:rsid w:val="00D60293"/>
    <w:rsid w:val="00D60D31"/>
    <w:rsid w:val="00D6774D"/>
    <w:rsid w:val="00D72FF6"/>
    <w:rsid w:val="00D75060"/>
    <w:rsid w:val="00D83B6D"/>
    <w:rsid w:val="00D8636D"/>
    <w:rsid w:val="00D86B09"/>
    <w:rsid w:val="00D91193"/>
    <w:rsid w:val="00D91549"/>
    <w:rsid w:val="00D916BA"/>
    <w:rsid w:val="00D92A76"/>
    <w:rsid w:val="00D9416F"/>
    <w:rsid w:val="00DA04AD"/>
    <w:rsid w:val="00DA4A1E"/>
    <w:rsid w:val="00DA5171"/>
    <w:rsid w:val="00DA63B9"/>
    <w:rsid w:val="00DB3BC1"/>
    <w:rsid w:val="00DC0CCD"/>
    <w:rsid w:val="00DC33EF"/>
    <w:rsid w:val="00DC6890"/>
    <w:rsid w:val="00DD029C"/>
    <w:rsid w:val="00DD43E0"/>
    <w:rsid w:val="00DD53A6"/>
    <w:rsid w:val="00DE051C"/>
    <w:rsid w:val="00DE0E13"/>
    <w:rsid w:val="00DE7862"/>
    <w:rsid w:val="00DF2760"/>
    <w:rsid w:val="00DF2D40"/>
    <w:rsid w:val="00DF756C"/>
    <w:rsid w:val="00DF774B"/>
    <w:rsid w:val="00E044C9"/>
    <w:rsid w:val="00E159AC"/>
    <w:rsid w:val="00E22785"/>
    <w:rsid w:val="00E26E05"/>
    <w:rsid w:val="00E301C1"/>
    <w:rsid w:val="00E36922"/>
    <w:rsid w:val="00E370F6"/>
    <w:rsid w:val="00E4040D"/>
    <w:rsid w:val="00E4637F"/>
    <w:rsid w:val="00E5405E"/>
    <w:rsid w:val="00E57C2B"/>
    <w:rsid w:val="00E61067"/>
    <w:rsid w:val="00E6560B"/>
    <w:rsid w:val="00E65662"/>
    <w:rsid w:val="00E76A43"/>
    <w:rsid w:val="00E80977"/>
    <w:rsid w:val="00E81B7F"/>
    <w:rsid w:val="00E81F4E"/>
    <w:rsid w:val="00E82306"/>
    <w:rsid w:val="00E91E6F"/>
    <w:rsid w:val="00E926DB"/>
    <w:rsid w:val="00E968A4"/>
    <w:rsid w:val="00EA47F2"/>
    <w:rsid w:val="00EA72ED"/>
    <w:rsid w:val="00EB043F"/>
    <w:rsid w:val="00EC0730"/>
    <w:rsid w:val="00EC1B3B"/>
    <w:rsid w:val="00EC2541"/>
    <w:rsid w:val="00ED5365"/>
    <w:rsid w:val="00ED62F9"/>
    <w:rsid w:val="00ED65FD"/>
    <w:rsid w:val="00ED6E89"/>
    <w:rsid w:val="00F00503"/>
    <w:rsid w:val="00F00B18"/>
    <w:rsid w:val="00F00B5C"/>
    <w:rsid w:val="00F010DD"/>
    <w:rsid w:val="00F06116"/>
    <w:rsid w:val="00F062BC"/>
    <w:rsid w:val="00F1215B"/>
    <w:rsid w:val="00F13CC0"/>
    <w:rsid w:val="00F15C7E"/>
    <w:rsid w:val="00F17184"/>
    <w:rsid w:val="00F172B5"/>
    <w:rsid w:val="00F34616"/>
    <w:rsid w:val="00F37AAD"/>
    <w:rsid w:val="00F431F0"/>
    <w:rsid w:val="00F43937"/>
    <w:rsid w:val="00F44F84"/>
    <w:rsid w:val="00F4690A"/>
    <w:rsid w:val="00F504C0"/>
    <w:rsid w:val="00F50D9D"/>
    <w:rsid w:val="00F6067D"/>
    <w:rsid w:val="00F60BC8"/>
    <w:rsid w:val="00F618B5"/>
    <w:rsid w:val="00F677FF"/>
    <w:rsid w:val="00F70957"/>
    <w:rsid w:val="00F733CB"/>
    <w:rsid w:val="00F80335"/>
    <w:rsid w:val="00F84FB1"/>
    <w:rsid w:val="00F85AA9"/>
    <w:rsid w:val="00F865E5"/>
    <w:rsid w:val="00F95779"/>
    <w:rsid w:val="00FA572C"/>
    <w:rsid w:val="00FA659A"/>
    <w:rsid w:val="00FB2C30"/>
    <w:rsid w:val="00FB4757"/>
    <w:rsid w:val="00FB54C9"/>
    <w:rsid w:val="00FC0AE2"/>
    <w:rsid w:val="00FC2D9E"/>
    <w:rsid w:val="00FC6914"/>
    <w:rsid w:val="00FD14AE"/>
    <w:rsid w:val="00FD2508"/>
    <w:rsid w:val="00FE0388"/>
    <w:rsid w:val="00FE1165"/>
    <w:rsid w:val="00FE4FF4"/>
    <w:rsid w:val="00FE59F4"/>
    <w:rsid w:val="00FF075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ostas@psu.edu"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22</Pages>
  <Words>11253</Words>
  <Characters>64147</Characters>
  <Application>Microsoft Macintosh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26</cp:revision>
  <dcterms:created xsi:type="dcterms:W3CDTF">2019-02-03T17:12:00Z</dcterms:created>
  <dcterms:modified xsi:type="dcterms:W3CDTF">2019-02-04T04: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